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4"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4"/>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5"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5"/>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w:t>
      </w:r>
      <w:r w:rsidR="00612494" w:rsidRPr="00B04F9C">
        <w:rPr>
          <w:rFonts w:cs="Times New Roman"/>
        </w:rPr>
        <w:lastRenderedPageBreak/>
        <w:t>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6E41522B"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501B1359" w14:textId="428A4EDE" w:rsidR="00062A62" w:rsidRPr="00062A62" w:rsidRDefault="00CE0ED8" w:rsidP="00084335">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p>
    <w:p w14:paraId="255D9983" w14:textId="79C65A33"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lastRenderedPageBreak/>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66265320"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lastRenderedPageBreak/>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6357F5D7"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0181BEB6"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608B6738"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CD6565">
        <w:rPr>
          <w:rFonts w:hint="eastAsia"/>
        </w:rPr>
        <w:t>，对于独著研究，我们认为其只有第一作者，没有末位作者</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38B96188" w:rsidR="00BB6724" w:rsidRDefault="00BB6724" w:rsidP="00E46B6E">
      <w:pPr>
        <w:ind w:firstLineChars="200" w:firstLine="480"/>
      </w:pPr>
      <w:r>
        <w:rPr>
          <w:rFonts w:hint="eastAsia"/>
        </w:rPr>
        <w:lastRenderedPageBreak/>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4B9EE866"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发文总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w:t>
      </w:r>
      <w:r w:rsidR="00262D7E">
        <w:t>,</w:t>
      </w:r>
      <w:r w:rsidR="00641F55" w:rsidRPr="00A20442">
        <w:t>619</w:t>
      </w:r>
      <w:r w:rsidR="00FE060E">
        <w:t>,</w:t>
      </w:r>
      <w:r w:rsidR="00641F55" w:rsidRPr="00A20442">
        <w:t>340</w:t>
      </w:r>
      <w:r w:rsidR="00C84127">
        <w:rPr>
          <w:rFonts w:hint="eastAsia"/>
        </w:rPr>
        <w:t>位</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245107F9" w:rsidR="004F7FE5" w:rsidRDefault="00D013F5" w:rsidP="00D013F5">
      <w:commentRangeStart w:id="36"/>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commentRangeEnd w:id="36"/>
      <w:r w:rsidR="008C592A">
        <w:rPr>
          <w:rStyle w:val="ad"/>
        </w:rPr>
        <w:commentReference w:id="36"/>
      </w:r>
    </w:p>
    <w:p w14:paraId="53ABAACE" w14:textId="3A98B2FE" w:rsidR="00B009E1" w:rsidRDefault="00B009E1" w:rsidP="00B009E1">
      <w:pPr>
        <w:ind w:firstLineChars="200" w:firstLine="480"/>
      </w:pPr>
      <w:r>
        <w:rPr>
          <w:rFonts w:hint="eastAsia"/>
        </w:rPr>
        <w:t>下图反映的是时点的情况，即在职业生涯第</w:t>
      </w:r>
      <w:r>
        <w:rPr>
          <w:rFonts w:hint="eastAsia"/>
        </w:rPr>
        <w:t>n</w:t>
      </w:r>
      <w:r>
        <w:rPr>
          <w:rFonts w:hint="eastAsia"/>
        </w:rPr>
        <w:t>年以主要贡献者发文的情况。能在职业生涯中有</w:t>
      </w:r>
      <w:r>
        <w:rPr>
          <w:rFonts w:hint="eastAsia"/>
        </w:rPr>
        <w:t>9</w:t>
      </w:r>
      <w:r>
        <w:rPr>
          <w:rFonts w:hint="eastAsia"/>
        </w:rPr>
        <w:t>年都发表主要贡献者文献的研究者，</w:t>
      </w:r>
      <w:r w:rsidR="00476AC8">
        <w:rPr>
          <w:rFonts w:hint="eastAsia"/>
        </w:rPr>
        <w:t>大约只有四分之一（</w:t>
      </w:r>
      <w:r w:rsidR="00476AC8">
        <w:rPr>
          <w:rFonts w:hint="eastAsia"/>
        </w:rPr>
        <w:t>110/475</w:t>
      </w:r>
      <w:r w:rsidR="00476AC8">
        <w:rPr>
          <w:rFonts w:hint="eastAsia"/>
        </w:rPr>
        <w:t>）</w:t>
      </w:r>
      <w:r w:rsidR="003B7C30">
        <w:rPr>
          <w:rFonts w:hint="eastAsia"/>
        </w:rPr>
        <w:t>，显然比上图中单论</w:t>
      </w:r>
      <w:r w:rsidR="00CD7886">
        <w:rPr>
          <w:rFonts w:hint="eastAsia"/>
        </w:rPr>
        <w:t>生涯长度的人数少</w:t>
      </w:r>
      <w:r w:rsidR="00B4357C">
        <w:rPr>
          <w:rFonts w:hint="eastAsia"/>
        </w:rPr>
        <w:t>。</w:t>
      </w:r>
    </w:p>
    <w:p w14:paraId="5EF41B8D" w14:textId="52F2B22D" w:rsidR="000A0F3A" w:rsidRDefault="000A0F3A" w:rsidP="00D013F5">
      <w:r>
        <w:rPr>
          <w:noProof/>
        </w:rPr>
        <w:lastRenderedPageBreak/>
        <w:drawing>
          <wp:inline distT="0" distB="0" distL="0" distR="0" wp14:anchorId="1A39F2E0" wp14:editId="3C27355F">
            <wp:extent cx="5015811" cy="344995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17477" cy="3451101"/>
                    </a:xfrm>
                    <a:prstGeom prst="rect">
                      <a:avLst/>
                    </a:prstGeom>
                    <a:noFill/>
                    <a:ln>
                      <a:noFill/>
                    </a:ln>
                  </pic:spPr>
                </pic:pic>
              </a:graphicData>
            </a:graphic>
          </wp:inline>
        </w:drawing>
      </w:r>
    </w:p>
    <w:p w14:paraId="43AA43E9" w14:textId="0A3B4D91" w:rsidR="00AC11F0" w:rsidRDefault="00AC11F0" w:rsidP="00041749">
      <w:pPr>
        <w:ind w:firstLineChars="200" w:firstLine="480"/>
      </w:pPr>
      <w:r>
        <w:rPr>
          <w:rFonts w:hint="eastAsia"/>
        </w:rPr>
        <w:t>在上述人群中，近</w:t>
      </w:r>
      <w:r>
        <w:rPr>
          <w:rFonts w:hint="eastAsia"/>
        </w:rPr>
        <w:t>5</w:t>
      </w:r>
      <w:r>
        <w:rPr>
          <w:rFonts w:hint="eastAsia"/>
        </w:rPr>
        <w:t>年暂停职业生涯的研究者超过</w:t>
      </w:r>
      <w:r>
        <w:rPr>
          <w:rFonts w:hint="eastAsia"/>
        </w:rPr>
        <w:t>50%</w:t>
      </w:r>
      <w:r>
        <w:rPr>
          <w:rFonts w:hint="eastAsia"/>
        </w:rPr>
        <w:t>，说明当代科学家占据整个科学史上科学家中很大的比例。对于活跃的研究者来说，退出率低于进入率。</w:t>
      </w:r>
    </w:p>
    <w:p w14:paraId="6A169AA8" w14:textId="3F5BF4B3" w:rsidR="007C412C" w:rsidRPr="00292C2F" w:rsidRDefault="00093C97" w:rsidP="001A686F">
      <w:pPr>
        <w:rPr>
          <w:b/>
          <w:bCs/>
        </w:rPr>
      </w:pPr>
      <w:r>
        <w:rPr>
          <w:noProof/>
        </w:rPr>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294BF56C" w14:textId="5B232D18" w:rsidR="0071685D" w:rsidRPr="00FD3F57" w:rsidRDefault="00292C2F" w:rsidP="00FD3F57">
      <w:pPr>
        <w:ind w:firstLineChars="200" w:firstLine="480"/>
        <w:rPr>
          <w:b/>
          <w:bCs/>
        </w:rPr>
      </w:pPr>
      <w:r>
        <w:rPr>
          <w:rFonts w:hint="eastAsia"/>
        </w:rPr>
        <w:t>本部分</w:t>
      </w:r>
      <w:r w:rsidR="00A86403">
        <w:rPr>
          <w:rFonts w:hint="eastAsia"/>
        </w:rPr>
        <w:t>观察</w:t>
      </w:r>
      <w:commentRangeStart w:id="37"/>
      <w:r w:rsidR="00A86403">
        <w:rPr>
          <w:rFonts w:hint="eastAsia"/>
        </w:rPr>
        <w:t>每</w:t>
      </w:r>
      <w:r>
        <w:rPr>
          <w:rFonts w:hint="eastAsia"/>
        </w:rPr>
        <w:t>位</w:t>
      </w:r>
      <w:r w:rsidR="00A86403">
        <w:rPr>
          <w:rFonts w:hint="eastAsia"/>
        </w:rPr>
        <w:t>研究者</w:t>
      </w:r>
      <w:commentRangeEnd w:id="37"/>
      <w:r w:rsidR="0058452E">
        <w:rPr>
          <w:rStyle w:val="ad"/>
        </w:rPr>
        <w:commentReference w:id="37"/>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于</w:t>
      </w:r>
      <w:r w:rsidR="006357A8">
        <w:rPr>
          <w:rFonts w:hint="eastAsia"/>
        </w:rPr>
        <w:t>期刊增长速度</w:t>
      </w:r>
      <w:r w:rsidR="004208B1">
        <w:rPr>
          <w:rFonts w:hint="eastAsia"/>
        </w:rPr>
        <w:t>。</w:t>
      </w:r>
    </w:p>
    <w:p w14:paraId="27FAADEF" w14:textId="7D8BB11A" w:rsidR="00375102" w:rsidRDefault="00375102" w:rsidP="00375102">
      <w:pPr>
        <w:ind w:firstLine="420"/>
      </w:pPr>
    </w:p>
    <w:p w14:paraId="1D36A337" w14:textId="1A8F8782" w:rsidR="0071685D" w:rsidRDefault="005C65DD" w:rsidP="00B64667">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F766E0">
        <w:rPr>
          <w:rFonts w:hint="eastAsia"/>
        </w:rPr>
        <w:t>每年平均</w:t>
      </w:r>
      <w:r w:rsidR="004D37CB">
        <w:rPr>
          <w:rFonts w:hint="eastAsia"/>
        </w:rPr>
        <w:t>发表</w:t>
      </w:r>
      <w:r w:rsidR="004D37CB">
        <w:rPr>
          <w:rFonts w:hint="eastAsia"/>
        </w:rPr>
        <w:t>1</w:t>
      </w:r>
      <w:r w:rsidR="004D37CB">
        <w:rPr>
          <w:rFonts w:hint="eastAsia"/>
        </w:rPr>
        <w:t>至</w:t>
      </w:r>
      <w:r w:rsidR="004D37CB">
        <w:rPr>
          <w:rFonts w:hint="eastAsia"/>
        </w:rPr>
        <w:t>4</w:t>
      </w:r>
      <w:r w:rsidR="004D37CB">
        <w:rPr>
          <w:rFonts w:hint="eastAsia"/>
        </w:rPr>
        <w:t>篇不等</w:t>
      </w:r>
      <w:r w:rsidR="002743BC">
        <w:rPr>
          <w:rFonts w:hint="eastAsia"/>
        </w:rPr>
        <w:t>。</w:t>
      </w:r>
      <w:r w:rsidR="00A95863">
        <w:rPr>
          <w:rFonts w:hint="eastAsia"/>
        </w:rPr>
        <w:t>生涯越长，</w:t>
      </w:r>
      <w:r w:rsidR="001A3464">
        <w:rPr>
          <w:rFonts w:hint="eastAsia"/>
        </w:rPr>
        <w:t>产量越多</w:t>
      </w:r>
      <w:r w:rsidR="00A95863">
        <w:rPr>
          <w:rFonts w:hint="eastAsia"/>
        </w:rPr>
        <w:t>。</w:t>
      </w:r>
    </w:p>
    <w:p w14:paraId="3D2C79A7" w14:textId="0E5BCEAD" w:rsidR="009B56D0" w:rsidRDefault="009B56D0" w:rsidP="008F33F9">
      <w:r>
        <w:rPr>
          <w:noProof/>
        </w:rPr>
        <w:drawing>
          <wp:inline distT="0" distB="0" distL="0" distR="0" wp14:anchorId="055A771B" wp14:editId="467B67FD">
            <wp:extent cx="5274310" cy="362585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3147160" w14:textId="10FA3899" w:rsidR="00EA2A2C" w:rsidRDefault="006D680B" w:rsidP="008F33F9">
      <w:r>
        <w:rPr>
          <w:noProof/>
        </w:rPr>
        <w:lastRenderedPageBreak/>
        <w:drawing>
          <wp:inline distT="0" distB="0" distL="0" distR="0" wp14:anchorId="2F3FBC18" wp14:editId="684525B0">
            <wp:extent cx="5274310" cy="36258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3DBAB5F4" w14:textId="4FD73154" w:rsidR="001C4C59" w:rsidRDefault="001C4C59" w:rsidP="008F33F9">
      <w:r>
        <w:rPr>
          <w:rFonts w:hint="eastAsia"/>
        </w:rPr>
        <w:t>观察到，绝大多数研究者仅跨一个索引。</w:t>
      </w:r>
    </w:p>
    <w:p w14:paraId="6A59F875" w14:textId="31D1190C" w:rsidR="006D5C03" w:rsidRDefault="006D5C03" w:rsidP="008F33F9">
      <w:r>
        <w:rPr>
          <w:noProof/>
        </w:rPr>
        <w:drawing>
          <wp:inline distT="0" distB="0" distL="0" distR="0" wp14:anchorId="715C4F8C" wp14:editId="09D05326">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60D0BD2" w14:textId="034181E0" w:rsidR="00786FB1" w:rsidRDefault="0087421A" w:rsidP="00F766E0">
      <w:pPr>
        <w:ind w:firstLine="420"/>
      </w:pPr>
      <w:r>
        <w:rPr>
          <w:rFonts w:hint="eastAsia"/>
        </w:rPr>
        <w:t>学者</w:t>
      </w:r>
      <w:r w:rsidR="004D288D">
        <w:rPr>
          <w:rFonts w:hint="eastAsia"/>
        </w:rPr>
        <w:t>每次以主要贡献者发文的年份，</w:t>
      </w:r>
      <w:r>
        <w:rPr>
          <w:rFonts w:hint="eastAsia"/>
        </w:rPr>
        <w:t>可能</w:t>
      </w:r>
      <w:r w:rsidR="004D288D">
        <w:rPr>
          <w:rFonts w:hint="eastAsia"/>
        </w:rPr>
        <w:t>会涉及</w:t>
      </w:r>
      <w:r w:rsidR="00134BA8">
        <w:rPr>
          <w:rFonts w:hint="eastAsia"/>
        </w:rPr>
        <w:t>新的期刊</w:t>
      </w:r>
      <w:r w:rsidR="004D288D">
        <w:rPr>
          <w:rFonts w:hint="eastAsia"/>
        </w:rPr>
        <w:t>。</w:t>
      </w:r>
      <w:r>
        <w:rPr>
          <w:rFonts w:hint="eastAsia"/>
        </w:rPr>
        <w:t>也就是说，</w:t>
      </w:r>
      <w:r w:rsidR="00DE728A">
        <w:rPr>
          <w:rFonts w:hint="eastAsia"/>
        </w:rPr>
        <w:t>在发文时，</w:t>
      </w:r>
      <w:r w:rsidR="0086297A">
        <w:rPr>
          <w:rFonts w:hint="eastAsia"/>
        </w:rPr>
        <w:t>在已经发过文章的期刊上发文的倾向性更强。</w:t>
      </w:r>
      <w:r w:rsidR="00735D37">
        <w:rPr>
          <w:rFonts w:hint="eastAsia"/>
        </w:rPr>
        <w:t>下图可以明显看出，平均在每本期刊上发文的数量递增，</w:t>
      </w:r>
      <w:r w:rsidR="00232A3E">
        <w:rPr>
          <w:rFonts w:hint="eastAsia"/>
        </w:rPr>
        <w:t>学者成为期刊“回头客”是常态</w:t>
      </w:r>
      <w:r w:rsidR="00735D37">
        <w:rPr>
          <w:rFonts w:hint="eastAsia"/>
        </w:rPr>
        <w:t>。</w:t>
      </w:r>
    </w:p>
    <w:p w14:paraId="706C4D40" w14:textId="0613CD34" w:rsidR="001C195E" w:rsidRDefault="00EB7209" w:rsidP="008F33F9">
      <w:r>
        <w:rPr>
          <w:noProof/>
        </w:rPr>
        <w:lastRenderedPageBreak/>
        <w:drawing>
          <wp:inline distT="0" distB="0" distL="0" distR="0" wp14:anchorId="5F38C901" wp14:editId="2722C0BD">
            <wp:extent cx="5274310" cy="3625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0B3F4BF" w14:textId="3A55FA2B" w:rsidR="004A4FB8" w:rsidRDefault="004A4FB8" w:rsidP="008F33F9">
      <w:r>
        <w:rPr>
          <w:noProof/>
        </w:rPr>
        <w:drawing>
          <wp:inline distT="0" distB="0" distL="0" distR="0" wp14:anchorId="5E8AA286" wp14:editId="2FAEF9F8">
            <wp:extent cx="5274310" cy="362585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8D82CE2" w14:textId="7229C8EA"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5206C3">
        <w:rPr>
          <w:rFonts w:hint="eastAsia"/>
        </w:rPr>
        <w:t xml:space="preserve"> </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p>
    <w:p w14:paraId="65C62687" w14:textId="29EFABCC" w:rsidR="006936B0" w:rsidRDefault="00B228D7" w:rsidP="00D2030D">
      <w:r>
        <w:rPr>
          <w:noProof/>
        </w:rPr>
        <w:lastRenderedPageBreak/>
        <w:drawing>
          <wp:inline distT="0" distB="0" distL="0" distR="0" wp14:anchorId="691E854B" wp14:editId="5B224F05">
            <wp:extent cx="5274310" cy="362585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51917A89" w14:textId="0A135E3F" w:rsidR="00A614D3" w:rsidRDefault="00C40BDC" w:rsidP="00197000">
      <w:pPr>
        <w:ind w:firstLineChars="200" w:firstLine="480"/>
      </w:pPr>
      <w:r>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24135741" w14:textId="66889933" w:rsidR="00693E19" w:rsidRPr="000D5FE0" w:rsidRDefault="00693E19" w:rsidP="000D5FE0">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Pr>
          <w:rFonts w:cs="Times New Roman" w:hint="eastAsia"/>
        </w:rPr>
        <w:t>如果后一个时点所发期刊的</w:t>
      </w:r>
      <w:r>
        <w:rPr>
          <w:rFonts w:cs="Times New Roman" w:hint="eastAsia"/>
        </w:rPr>
        <w:t>JCR</w:t>
      </w:r>
      <w:r>
        <w:rPr>
          <w:rFonts w:cs="Times New Roman" w:hint="eastAsia"/>
        </w:rPr>
        <w:t>类别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Pr>
          <w:rFonts w:cs="Times New Roman" w:hint="eastAsia"/>
        </w:rPr>
        <w:t>。我们不认为其发生了转向。</w:t>
      </w:r>
    </w:p>
    <w:p w14:paraId="7B8B66D6" w14:textId="04A7C1F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Pr>
          <w:rFonts w:hint="eastAsia"/>
        </w:rPr>
        <w:t>第</w:t>
      </w:r>
      <w:r w:rsidR="00BF3273">
        <w:rPr>
          <w:rFonts w:hint="eastAsia"/>
        </w:rPr>
        <w:t>二</w:t>
      </w:r>
      <w:r w:rsidR="007B78EF">
        <w:rPr>
          <w:rFonts w:hint="eastAsia"/>
        </w:rPr>
        <w:t>年会有</w:t>
      </w:r>
      <w:r w:rsidR="007B78EF">
        <w:rPr>
          <w:rFonts w:hint="eastAsia"/>
        </w:rPr>
        <w:t>40%</w:t>
      </w:r>
      <w:r w:rsidR="007B78EF">
        <w:rPr>
          <w:rFonts w:hint="eastAsia"/>
        </w:rPr>
        <w:t>的人转向，</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54240052" w:rsidR="00715088" w:rsidRDefault="000C0FBB" w:rsidP="0055580B">
      <w:pPr>
        <w:ind w:firstLineChars="200" w:firstLine="480"/>
      </w:pPr>
      <w:r>
        <w:rPr>
          <w:noProof/>
        </w:rPr>
        <w:lastRenderedPageBreak/>
        <w:drawing>
          <wp:inline distT="0" distB="0" distL="0" distR="0" wp14:anchorId="5DDCD637" wp14:editId="68FD2FEA">
            <wp:extent cx="5274310" cy="4342765"/>
            <wp:effectExtent l="0" t="0" r="2540" b="635"/>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7C12EE51" wp14:editId="51AA91D1">
            <wp:extent cx="5274310" cy="4342765"/>
            <wp:effectExtent l="0" t="0" r="2540" b="635"/>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7D4DA0AB" wp14:editId="70BB8F69">
            <wp:extent cx="5274310" cy="4342765"/>
            <wp:effectExtent l="0" t="0" r="2540" b="635"/>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2619BB15" wp14:editId="28FA0105">
            <wp:extent cx="5274310" cy="4342765"/>
            <wp:effectExtent l="0" t="0" r="2540" b="635"/>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442ACAF4" wp14:editId="645ECD6E">
            <wp:extent cx="5274310" cy="4342765"/>
            <wp:effectExtent l="0" t="0" r="2540" b="635"/>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38B8C091" wp14:editId="46E96C08">
            <wp:extent cx="5274310" cy="4342765"/>
            <wp:effectExtent l="0" t="0" r="2540" b="635"/>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22C050EC" wp14:editId="4A6C56AD">
            <wp:extent cx="5274310" cy="4342765"/>
            <wp:effectExtent l="0" t="0" r="2540" b="635"/>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46ED23D5" wp14:editId="197AADB3">
            <wp:extent cx="5274310" cy="4342765"/>
            <wp:effectExtent l="0" t="0" r="2540" b="635"/>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128481C4" wp14:editId="00479156">
            <wp:extent cx="5274310" cy="4295775"/>
            <wp:effectExtent l="0" t="0" r="2540" b="9525"/>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4295775"/>
                    </a:xfrm>
                    <a:prstGeom prst="rect">
                      <a:avLst/>
                    </a:prstGeom>
                    <a:noFill/>
                    <a:ln>
                      <a:noFill/>
                    </a:ln>
                  </pic:spPr>
                </pic:pic>
              </a:graphicData>
            </a:graphic>
          </wp:inline>
        </w:drawing>
      </w:r>
    </w:p>
    <w:p w14:paraId="51762A30" w14:textId="040FCD9F" w:rsidR="001C4AE8" w:rsidRDefault="001C4AE8" w:rsidP="00E35EE7">
      <w:pPr>
        <w:ind w:firstLineChars="200" w:firstLine="480"/>
        <w:rPr>
          <w:rFonts w:hint="eastAsia"/>
        </w:rPr>
      </w:pPr>
      <w:r>
        <w:rPr>
          <w:rFonts w:hint="eastAsia"/>
        </w:rPr>
        <w:t>加一个图：</w:t>
      </w:r>
      <w:r w:rsidR="006A0163">
        <w:rPr>
          <w:rFonts w:hint="eastAsia"/>
        </w:rPr>
        <w:t>随着时间推移</w:t>
      </w:r>
      <w:r w:rsidR="00B8308B">
        <w:rPr>
          <w:rFonts w:hint="eastAsia"/>
        </w:rPr>
        <w:t>（</w:t>
      </w:r>
      <w:r w:rsidR="00B7511A">
        <w:rPr>
          <w:rFonts w:hint="eastAsia"/>
        </w:rPr>
        <w:t>1900</w:t>
      </w:r>
      <w:r w:rsidR="00B7511A">
        <w:rPr>
          <w:rFonts w:hint="eastAsia"/>
        </w:rPr>
        <w:t>至</w:t>
      </w:r>
      <w:r w:rsidR="00B11D8C">
        <w:rPr>
          <w:rFonts w:hint="eastAsia"/>
        </w:rPr>
        <w:t>2020</w:t>
      </w:r>
      <w:r w:rsidR="00B8308B">
        <w:rPr>
          <w:rFonts w:hint="eastAsia"/>
        </w:rPr>
        <w:t>）</w:t>
      </w:r>
      <w:r w:rsidR="006A0163">
        <w:rPr>
          <w:rFonts w:hint="eastAsia"/>
        </w:rPr>
        <w:t>，</w:t>
      </w:r>
      <w:r w:rsidR="00057A66">
        <w:rPr>
          <w:rFonts w:hint="eastAsia"/>
        </w:rPr>
        <w:t>平均第</w:t>
      </w:r>
      <w:r w:rsidR="00057A66">
        <w:rPr>
          <w:rFonts w:hint="eastAsia"/>
        </w:rPr>
        <w:t>n</w:t>
      </w:r>
      <w:r w:rsidR="00057A66">
        <w:rPr>
          <w:rFonts w:hint="eastAsia"/>
        </w:rPr>
        <w:t>年</w:t>
      </w:r>
      <w:r w:rsidR="00472314">
        <w:rPr>
          <w:rFonts w:hint="eastAsia"/>
        </w:rPr>
        <w:t>（第</w:t>
      </w:r>
      <w:r w:rsidR="00472314">
        <w:rPr>
          <w:rFonts w:hint="eastAsia"/>
        </w:rPr>
        <w:t>n</w:t>
      </w:r>
      <w:r w:rsidR="00472314">
        <w:rPr>
          <w:rFonts w:hint="eastAsia"/>
        </w:rPr>
        <w:t>个时点，或</w:t>
      </w:r>
      <w:r w:rsidR="00B150A4">
        <w:rPr>
          <w:rFonts w:hint="eastAsia"/>
        </w:rPr>
        <w:t>第</w:t>
      </w:r>
      <w:r w:rsidR="00B150A4">
        <w:rPr>
          <w:rFonts w:hint="eastAsia"/>
        </w:rPr>
        <w:t>n</w:t>
      </w:r>
      <w:r w:rsidR="00B150A4">
        <w:rPr>
          <w:rFonts w:hint="eastAsia"/>
        </w:rPr>
        <w:t>个绝对年份</w:t>
      </w:r>
      <w:r w:rsidR="00472314">
        <w:rPr>
          <w:rFonts w:hint="eastAsia"/>
        </w:rPr>
        <w:t>）</w:t>
      </w:r>
      <w:r w:rsidR="00057A66">
        <w:rPr>
          <w:rFonts w:hint="eastAsia"/>
        </w:rPr>
        <w:t>第一次发生转向。</w:t>
      </w:r>
    </w:p>
    <w:p w14:paraId="3F0B6ED6" w14:textId="60F27B6F" w:rsidR="002908F3" w:rsidRDefault="0055580B" w:rsidP="00E35EE7">
      <w:pPr>
        <w:ind w:firstLineChars="200" w:firstLine="480"/>
      </w:pPr>
      <w:r>
        <w:rPr>
          <w:rFonts w:hint="eastAsia"/>
        </w:rPr>
        <w:t>随时间推移，转换的人比较少，“该跑的早跑了”。</w:t>
      </w:r>
      <w:r w:rsidR="00EE5E3E">
        <w:rPr>
          <w:rFonts w:hint="eastAsia"/>
        </w:rPr>
        <w:t>这个转向的比例远远高出常理，</w:t>
      </w:r>
      <w:r w:rsidR="001659B4">
        <w:rPr>
          <w:rFonts w:hint="eastAsia"/>
        </w:rPr>
        <w:t>下面我们以具体的例子进行分析</w:t>
      </w:r>
      <w:r w:rsidR="00F631DA">
        <w:rPr>
          <w:rFonts w:hint="eastAsia"/>
        </w:rPr>
        <w:t>。</w:t>
      </w:r>
    </w:p>
    <w:p w14:paraId="65DF8B6D" w14:textId="587B8085" w:rsidR="0059161F" w:rsidRDefault="00E35EE7" w:rsidP="00712376">
      <w:pPr>
        <w:ind w:firstLineChars="200" w:firstLine="480"/>
      </w:pPr>
      <w:commentRangeStart w:id="38"/>
      <w:r>
        <w:rPr>
          <w:rFonts w:hint="eastAsia"/>
        </w:rPr>
        <w:t>具体到图书情报学科</w:t>
      </w:r>
      <w:commentRangeEnd w:id="38"/>
      <w:r w:rsidR="00335A84">
        <w:rPr>
          <w:rStyle w:val="ad"/>
        </w:rPr>
        <w:commentReference w:id="38"/>
      </w:r>
      <w:r w:rsidR="00BF4414">
        <w:rPr>
          <w:rFonts w:hint="eastAsia"/>
        </w:rPr>
        <w:t>，在整个学术历史上，</w:t>
      </w:r>
      <w:r w:rsidR="005F4061">
        <w:rPr>
          <w:rFonts w:hint="eastAsia"/>
        </w:rPr>
        <w:t>图书情报领域</w:t>
      </w:r>
      <w:r w:rsidR="001E521C">
        <w:rPr>
          <w:rFonts w:hint="eastAsia"/>
        </w:rPr>
        <w:t>的重要学者，</w:t>
      </w:r>
      <w:r w:rsidR="000E52F5">
        <w:rPr>
          <w:rFonts w:hint="eastAsia"/>
        </w:rPr>
        <w:t>可能来自任何一个学科，</w:t>
      </w:r>
      <w:commentRangeStart w:id="39"/>
      <w:r w:rsidR="000E52F5">
        <w:rPr>
          <w:rFonts w:hint="eastAsia"/>
        </w:rPr>
        <w:t>也可能迁往任何一个学科，</w:t>
      </w:r>
      <w:r w:rsidR="00524DEA">
        <w:rPr>
          <w:rFonts w:hint="eastAsia"/>
        </w:rPr>
        <w:t>学科壁垒不是绝对的</w:t>
      </w:r>
      <w:commentRangeEnd w:id="39"/>
      <w:r w:rsidR="00023F90">
        <w:rPr>
          <w:rStyle w:val="ad"/>
        </w:rPr>
        <w:commentReference w:id="39"/>
      </w:r>
      <w:r w:rsidR="00BF4414">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6C29ED" w14:paraId="2BA2AA35" w14:textId="77777777" w:rsidTr="006C29ED">
        <w:tc>
          <w:tcPr>
            <w:tcW w:w="2090" w:type="dxa"/>
          </w:tcPr>
          <w:p w14:paraId="052ECE1D" w14:textId="7802607E" w:rsidR="006C29ED" w:rsidRDefault="00E527C5" w:rsidP="00712376">
            <w:pPr>
              <w:rPr>
                <w:rFonts w:hint="eastAsia"/>
              </w:rPr>
            </w:pPr>
            <w:r>
              <w:rPr>
                <w:rFonts w:hint="eastAsia"/>
              </w:rPr>
              <w:t>分工</w:t>
            </w:r>
          </w:p>
        </w:tc>
        <w:tc>
          <w:tcPr>
            <w:tcW w:w="2023" w:type="dxa"/>
          </w:tcPr>
          <w:p w14:paraId="5F72BD4F" w14:textId="5774647C" w:rsidR="006C29ED" w:rsidRDefault="006C29ED" w:rsidP="00712376">
            <w:pPr>
              <w:rPr>
                <w:rFonts w:hint="eastAsia"/>
              </w:rPr>
            </w:pPr>
          </w:p>
        </w:tc>
        <w:tc>
          <w:tcPr>
            <w:tcW w:w="2091" w:type="dxa"/>
          </w:tcPr>
          <w:p w14:paraId="6FA5F3D7" w14:textId="39414AD2" w:rsidR="006C29ED" w:rsidRDefault="006C29ED" w:rsidP="00712376">
            <w:pPr>
              <w:rPr>
                <w:rFonts w:hint="eastAsia"/>
              </w:rPr>
            </w:pPr>
            <w:r>
              <w:rPr>
                <w:rFonts w:hint="eastAsia"/>
              </w:rPr>
              <w:t>转入</w:t>
            </w:r>
            <w:r w:rsidR="00FA60BE">
              <w:rPr>
                <w:rFonts w:hint="eastAsia"/>
              </w:rPr>
              <w:t>人次</w:t>
            </w:r>
          </w:p>
        </w:tc>
        <w:tc>
          <w:tcPr>
            <w:tcW w:w="2092" w:type="dxa"/>
          </w:tcPr>
          <w:p w14:paraId="4C887FFB" w14:textId="69F73432" w:rsidR="006C29ED" w:rsidRDefault="006C29ED" w:rsidP="00712376">
            <w:pPr>
              <w:rPr>
                <w:rFonts w:hint="eastAsia"/>
              </w:rPr>
            </w:pPr>
            <w:r>
              <w:rPr>
                <w:rFonts w:hint="eastAsia"/>
              </w:rPr>
              <w:t>转出</w:t>
            </w:r>
            <w:r w:rsidR="00AE4324">
              <w:rPr>
                <w:rFonts w:hint="eastAsia"/>
              </w:rPr>
              <w:t>数</w:t>
            </w:r>
            <w:r w:rsidR="00FA60BE">
              <w:rPr>
                <w:rFonts w:hint="eastAsia"/>
              </w:rPr>
              <w:t>人次</w:t>
            </w:r>
          </w:p>
        </w:tc>
      </w:tr>
      <w:tr w:rsidR="0009139E" w14:paraId="17822F4D" w14:textId="77777777" w:rsidTr="00E527C5">
        <w:tc>
          <w:tcPr>
            <w:tcW w:w="2090" w:type="dxa"/>
            <w:vMerge w:val="restart"/>
            <w:vAlign w:val="center"/>
          </w:tcPr>
          <w:p w14:paraId="1A688DEB" w14:textId="13BD8037" w:rsidR="0009139E" w:rsidRDefault="0009139E" w:rsidP="00E527C5">
            <w:pPr>
              <w:jc w:val="left"/>
              <w:rPr>
                <w:rFonts w:hint="eastAsia"/>
              </w:rPr>
            </w:pPr>
            <w:r>
              <w:rPr>
                <w:rFonts w:hint="eastAsia"/>
              </w:rPr>
              <w:t>主要负责人</w:t>
            </w:r>
          </w:p>
        </w:tc>
        <w:tc>
          <w:tcPr>
            <w:tcW w:w="2023" w:type="dxa"/>
          </w:tcPr>
          <w:p w14:paraId="48E6DD23" w14:textId="0F5CD43F" w:rsidR="0009139E" w:rsidRDefault="0009139E" w:rsidP="00712376">
            <w:pPr>
              <w:rPr>
                <w:rFonts w:hint="eastAsia"/>
              </w:rPr>
            </w:pPr>
            <w:r>
              <w:rPr>
                <w:rFonts w:hint="eastAsia"/>
              </w:rPr>
              <w:t>作者数</w:t>
            </w:r>
          </w:p>
        </w:tc>
        <w:tc>
          <w:tcPr>
            <w:tcW w:w="2091" w:type="dxa"/>
          </w:tcPr>
          <w:p w14:paraId="381941F8" w14:textId="49C89016" w:rsidR="0009139E" w:rsidRDefault="00A728CB" w:rsidP="00712376">
            <w:pPr>
              <w:rPr>
                <w:rFonts w:hint="eastAsia"/>
              </w:rPr>
            </w:pPr>
            <w:r>
              <w:rPr>
                <w:rFonts w:hint="eastAsia"/>
              </w:rPr>
              <w:t>14991</w:t>
            </w:r>
          </w:p>
        </w:tc>
        <w:tc>
          <w:tcPr>
            <w:tcW w:w="2092" w:type="dxa"/>
          </w:tcPr>
          <w:p w14:paraId="3C049984" w14:textId="4C95F225" w:rsidR="0009139E" w:rsidRDefault="00BF4136" w:rsidP="00712376">
            <w:pPr>
              <w:rPr>
                <w:rFonts w:hint="eastAsia"/>
              </w:rPr>
            </w:pPr>
            <w:r w:rsidRPr="00BF4136">
              <w:t>14734</w:t>
            </w:r>
          </w:p>
        </w:tc>
      </w:tr>
      <w:tr w:rsidR="0009139E" w14:paraId="65BD7666" w14:textId="77777777" w:rsidTr="00E527C5">
        <w:tc>
          <w:tcPr>
            <w:tcW w:w="2090" w:type="dxa"/>
            <w:vMerge/>
            <w:vAlign w:val="center"/>
          </w:tcPr>
          <w:p w14:paraId="785D6859" w14:textId="77777777" w:rsidR="0009139E" w:rsidRDefault="0009139E" w:rsidP="00E527C5">
            <w:pPr>
              <w:jc w:val="left"/>
              <w:rPr>
                <w:rFonts w:hint="eastAsia"/>
              </w:rPr>
            </w:pPr>
          </w:p>
        </w:tc>
        <w:tc>
          <w:tcPr>
            <w:tcW w:w="2023" w:type="dxa"/>
          </w:tcPr>
          <w:p w14:paraId="33972067" w14:textId="0A31DB1B" w:rsidR="0009139E" w:rsidRDefault="0009139E" w:rsidP="00712376">
            <w:pPr>
              <w:rPr>
                <w:rFonts w:hint="eastAsia"/>
              </w:rPr>
            </w:pPr>
            <w:r>
              <w:rPr>
                <w:rFonts w:hint="eastAsia"/>
              </w:rPr>
              <w:t>学科数</w:t>
            </w:r>
          </w:p>
        </w:tc>
        <w:tc>
          <w:tcPr>
            <w:tcW w:w="2091" w:type="dxa"/>
          </w:tcPr>
          <w:p w14:paraId="32791432" w14:textId="15CF6F03" w:rsidR="0009139E" w:rsidRDefault="006A363F" w:rsidP="00712376">
            <w:pPr>
              <w:rPr>
                <w:rFonts w:hint="eastAsia"/>
              </w:rPr>
            </w:pPr>
            <w:r w:rsidRPr="006A363F">
              <w:t>246</w:t>
            </w:r>
          </w:p>
        </w:tc>
        <w:tc>
          <w:tcPr>
            <w:tcW w:w="2092" w:type="dxa"/>
          </w:tcPr>
          <w:p w14:paraId="6A08915C" w14:textId="09F11351" w:rsidR="0009139E" w:rsidRDefault="00D75FDB" w:rsidP="00712376">
            <w:pPr>
              <w:rPr>
                <w:rFonts w:hint="eastAsia"/>
              </w:rPr>
            </w:pPr>
            <w:r w:rsidRPr="00D75FDB">
              <w:t>245</w:t>
            </w:r>
          </w:p>
        </w:tc>
      </w:tr>
      <w:tr w:rsidR="00307634" w14:paraId="7ADA014A" w14:textId="77777777" w:rsidTr="00E527C5">
        <w:tc>
          <w:tcPr>
            <w:tcW w:w="2090" w:type="dxa"/>
            <w:vMerge w:val="restart"/>
            <w:vAlign w:val="center"/>
          </w:tcPr>
          <w:p w14:paraId="30740A30" w14:textId="527CBFC1" w:rsidR="00307634" w:rsidRDefault="00307634" w:rsidP="00E527C5">
            <w:pPr>
              <w:jc w:val="left"/>
              <w:rPr>
                <w:rFonts w:hint="eastAsia"/>
              </w:rPr>
            </w:pPr>
            <w:r>
              <w:rPr>
                <w:rFonts w:hint="eastAsia"/>
              </w:rPr>
              <w:t>第一作者</w:t>
            </w:r>
          </w:p>
        </w:tc>
        <w:tc>
          <w:tcPr>
            <w:tcW w:w="2023" w:type="dxa"/>
          </w:tcPr>
          <w:p w14:paraId="1A8705A5" w14:textId="224CF467" w:rsidR="00307634" w:rsidRDefault="00307634" w:rsidP="00C956F9">
            <w:pPr>
              <w:rPr>
                <w:rFonts w:hint="eastAsia"/>
              </w:rPr>
            </w:pPr>
            <w:r>
              <w:rPr>
                <w:rFonts w:hint="eastAsia"/>
              </w:rPr>
              <w:t>作者数</w:t>
            </w:r>
          </w:p>
        </w:tc>
        <w:tc>
          <w:tcPr>
            <w:tcW w:w="2091" w:type="dxa"/>
          </w:tcPr>
          <w:p w14:paraId="6EB792D3" w14:textId="7375248F" w:rsidR="00307634" w:rsidRDefault="00CC3F35" w:rsidP="00C956F9">
            <w:pPr>
              <w:rPr>
                <w:rFonts w:hint="eastAsia"/>
              </w:rPr>
            </w:pPr>
            <w:r w:rsidRPr="00CC3F35">
              <w:t>9803</w:t>
            </w:r>
          </w:p>
        </w:tc>
        <w:tc>
          <w:tcPr>
            <w:tcW w:w="2092" w:type="dxa"/>
          </w:tcPr>
          <w:p w14:paraId="13889C1F" w14:textId="25D618C3" w:rsidR="00307634" w:rsidRDefault="00840A25" w:rsidP="00C956F9">
            <w:pPr>
              <w:rPr>
                <w:rFonts w:hint="eastAsia"/>
              </w:rPr>
            </w:pPr>
            <w:r w:rsidRPr="00840A25">
              <w:t>9642</w:t>
            </w:r>
          </w:p>
        </w:tc>
      </w:tr>
      <w:tr w:rsidR="00307634" w14:paraId="21738507" w14:textId="77777777" w:rsidTr="00E527C5">
        <w:tc>
          <w:tcPr>
            <w:tcW w:w="2090" w:type="dxa"/>
            <w:vMerge/>
            <w:vAlign w:val="center"/>
          </w:tcPr>
          <w:p w14:paraId="18705E49" w14:textId="77777777" w:rsidR="00307634" w:rsidRDefault="00307634" w:rsidP="00E527C5">
            <w:pPr>
              <w:jc w:val="left"/>
              <w:rPr>
                <w:rFonts w:hint="eastAsia"/>
              </w:rPr>
            </w:pPr>
          </w:p>
        </w:tc>
        <w:tc>
          <w:tcPr>
            <w:tcW w:w="2023" w:type="dxa"/>
          </w:tcPr>
          <w:p w14:paraId="4446B8A7" w14:textId="7D48DCC5" w:rsidR="00307634" w:rsidRDefault="00307634" w:rsidP="00C956F9">
            <w:pPr>
              <w:rPr>
                <w:rFonts w:hint="eastAsia"/>
              </w:rPr>
            </w:pPr>
            <w:r>
              <w:rPr>
                <w:rFonts w:hint="eastAsia"/>
              </w:rPr>
              <w:t>学科数</w:t>
            </w:r>
          </w:p>
        </w:tc>
        <w:tc>
          <w:tcPr>
            <w:tcW w:w="2091" w:type="dxa"/>
          </w:tcPr>
          <w:p w14:paraId="29DDC74D" w14:textId="1D0F5131" w:rsidR="00307634" w:rsidRDefault="003D470C" w:rsidP="00C956F9">
            <w:pPr>
              <w:rPr>
                <w:rFonts w:hint="eastAsia"/>
              </w:rPr>
            </w:pPr>
            <w:r w:rsidRPr="00EB7867">
              <w:t>238</w:t>
            </w:r>
          </w:p>
        </w:tc>
        <w:tc>
          <w:tcPr>
            <w:tcW w:w="2092" w:type="dxa"/>
          </w:tcPr>
          <w:p w14:paraId="3C3391F7" w14:textId="6716170D" w:rsidR="00307634" w:rsidRDefault="00E33A2E" w:rsidP="00C956F9">
            <w:pPr>
              <w:rPr>
                <w:rFonts w:hint="eastAsia"/>
              </w:rPr>
            </w:pPr>
            <w:r w:rsidRPr="00E33A2E">
              <w:t>241</w:t>
            </w:r>
          </w:p>
        </w:tc>
      </w:tr>
      <w:tr w:rsidR="00307634" w14:paraId="4D2AEC96" w14:textId="77777777" w:rsidTr="00E527C5">
        <w:tc>
          <w:tcPr>
            <w:tcW w:w="2090" w:type="dxa"/>
            <w:vMerge w:val="restart"/>
            <w:vAlign w:val="center"/>
          </w:tcPr>
          <w:p w14:paraId="67C31E47" w14:textId="5F12F74E" w:rsidR="00307634" w:rsidRDefault="00307634" w:rsidP="00E527C5">
            <w:pPr>
              <w:jc w:val="left"/>
              <w:rPr>
                <w:rFonts w:hint="eastAsia"/>
              </w:rPr>
            </w:pPr>
            <w:r>
              <w:rPr>
                <w:rFonts w:hint="eastAsia"/>
              </w:rPr>
              <w:t>末位作者</w:t>
            </w:r>
          </w:p>
        </w:tc>
        <w:tc>
          <w:tcPr>
            <w:tcW w:w="2023" w:type="dxa"/>
          </w:tcPr>
          <w:p w14:paraId="3302280F" w14:textId="7C358907" w:rsidR="00307634" w:rsidRDefault="00307634" w:rsidP="0082168A">
            <w:pPr>
              <w:rPr>
                <w:rFonts w:hint="eastAsia"/>
              </w:rPr>
            </w:pPr>
            <w:r>
              <w:rPr>
                <w:rFonts w:hint="eastAsia"/>
              </w:rPr>
              <w:t>作者数</w:t>
            </w:r>
          </w:p>
        </w:tc>
        <w:tc>
          <w:tcPr>
            <w:tcW w:w="2091" w:type="dxa"/>
          </w:tcPr>
          <w:p w14:paraId="436D8799" w14:textId="0E8BD396" w:rsidR="00307634" w:rsidRDefault="00A231DE" w:rsidP="0082168A">
            <w:pPr>
              <w:rPr>
                <w:rFonts w:hint="eastAsia"/>
              </w:rPr>
            </w:pPr>
            <w:r w:rsidRPr="00A231DE">
              <w:t>6850</w:t>
            </w:r>
          </w:p>
        </w:tc>
        <w:tc>
          <w:tcPr>
            <w:tcW w:w="2092" w:type="dxa"/>
          </w:tcPr>
          <w:p w14:paraId="5BF7D172" w14:textId="4CC90FEC" w:rsidR="00307634" w:rsidRDefault="00D569C9" w:rsidP="0082168A">
            <w:pPr>
              <w:rPr>
                <w:rFonts w:hint="eastAsia"/>
              </w:rPr>
            </w:pPr>
            <w:r w:rsidRPr="00D569C9">
              <w:t>6658</w:t>
            </w:r>
          </w:p>
        </w:tc>
      </w:tr>
      <w:tr w:rsidR="00307634" w14:paraId="4487C435" w14:textId="77777777" w:rsidTr="006C29ED">
        <w:tc>
          <w:tcPr>
            <w:tcW w:w="2090" w:type="dxa"/>
            <w:vMerge/>
          </w:tcPr>
          <w:p w14:paraId="02C31F19" w14:textId="77777777" w:rsidR="00307634" w:rsidRDefault="00307634" w:rsidP="0082168A">
            <w:pPr>
              <w:rPr>
                <w:rFonts w:hint="eastAsia"/>
              </w:rPr>
            </w:pPr>
          </w:p>
        </w:tc>
        <w:tc>
          <w:tcPr>
            <w:tcW w:w="2023" w:type="dxa"/>
          </w:tcPr>
          <w:p w14:paraId="29B4435C" w14:textId="2CD6D711" w:rsidR="00307634" w:rsidRDefault="00307634" w:rsidP="0082168A">
            <w:pPr>
              <w:rPr>
                <w:rFonts w:hint="eastAsia"/>
              </w:rPr>
            </w:pPr>
            <w:r>
              <w:rPr>
                <w:rFonts w:hint="eastAsia"/>
              </w:rPr>
              <w:t>学科数</w:t>
            </w:r>
          </w:p>
        </w:tc>
        <w:tc>
          <w:tcPr>
            <w:tcW w:w="2091" w:type="dxa"/>
          </w:tcPr>
          <w:p w14:paraId="128CA514" w14:textId="3958ED4D" w:rsidR="00307634" w:rsidRDefault="00465FB8" w:rsidP="0082168A">
            <w:pPr>
              <w:rPr>
                <w:rFonts w:hint="eastAsia"/>
              </w:rPr>
            </w:pPr>
            <w:r w:rsidRPr="00465FB8">
              <w:t>226</w:t>
            </w:r>
          </w:p>
        </w:tc>
        <w:tc>
          <w:tcPr>
            <w:tcW w:w="2092" w:type="dxa"/>
          </w:tcPr>
          <w:p w14:paraId="38A59D13" w14:textId="5D8D58B0" w:rsidR="00307634" w:rsidRDefault="00465FB8" w:rsidP="0082168A">
            <w:pPr>
              <w:rPr>
                <w:rFonts w:hint="eastAsia"/>
              </w:rPr>
            </w:pPr>
            <w:r w:rsidRPr="00465FB8">
              <w:t>225</w:t>
            </w:r>
          </w:p>
        </w:tc>
      </w:tr>
    </w:tbl>
    <w:p w14:paraId="6F7AE0B2" w14:textId="69D0C54D" w:rsidR="00712376" w:rsidRDefault="00712376" w:rsidP="00375422"/>
    <w:p w14:paraId="092E102A" w14:textId="2445A3F3" w:rsidR="00375422" w:rsidRDefault="00F34795" w:rsidP="003A5CCC">
      <w:pPr>
        <w:ind w:firstLineChars="200" w:firstLine="480"/>
      </w:pPr>
      <w:r>
        <w:rPr>
          <w:rFonts w:hint="eastAsia"/>
        </w:rPr>
        <w:t>作为</w:t>
      </w:r>
      <w:r w:rsidR="00E75283">
        <w:rPr>
          <w:rFonts w:hint="eastAsia"/>
        </w:rPr>
        <w:t>主要贡献者</w:t>
      </w:r>
      <w:r w:rsidR="008E3F0D">
        <w:rPr>
          <w:rFonts w:hint="eastAsia"/>
        </w:rPr>
        <w:t>（末位作者或第一作者）</w:t>
      </w:r>
      <w:r w:rsidR="00CB4CE1">
        <w:rPr>
          <w:rFonts w:hint="eastAsia"/>
        </w:rPr>
        <w:t>，</w:t>
      </w:r>
      <w:r w:rsidR="006239CD">
        <w:rPr>
          <w:rFonts w:hint="eastAsia"/>
        </w:rPr>
        <w:t>图情领域重要迁入</w:t>
      </w:r>
      <w:r w:rsidR="006239CD">
        <w:rPr>
          <w:rFonts w:hint="eastAsia"/>
        </w:rPr>
        <w:t>\</w:t>
      </w:r>
      <w:r w:rsidR="006239CD">
        <w:rPr>
          <w:rFonts w:hint="eastAsia"/>
        </w:rPr>
        <w:t>迁出学科</w:t>
      </w:r>
      <w:r w:rsidR="00D75C83">
        <w:rPr>
          <w:rFonts w:hint="eastAsia"/>
        </w:rPr>
        <w:t>：</w:t>
      </w:r>
    </w:p>
    <w:tbl>
      <w:tblPr>
        <w:tblStyle w:val="af7"/>
        <w:tblW w:w="0" w:type="auto"/>
        <w:tblLook w:val="04A0" w:firstRow="1" w:lastRow="0" w:firstColumn="1" w:lastColumn="0" w:noHBand="0" w:noVBand="1"/>
      </w:tblPr>
      <w:tblGrid>
        <w:gridCol w:w="1456"/>
        <w:gridCol w:w="1364"/>
        <w:gridCol w:w="1406"/>
        <w:gridCol w:w="1410"/>
        <w:gridCol w:w="1304"/>
        <w:gridCol w:w="1356"/>
      </w:tblGrid>
      <w:tr w:rsidR="00364593" w:rsidRPr="00364593" w14:paraId="04998A81" w14:textId="77777777" w:rsidTr="00364593">
        <w:tc>
          <w:tcPr>
            <w:tcW w:w="1456" w:type="dxa"/>
          </w:tcPr>
          <w:p w14:paraId="4FB9CD4A" w14:textId="19A98604" w:rsidR="00364593" w:rsidRPr="00364593" w:rsidRDefault="00364593" w:rsidP="00375422">
            <w:pPr>
              <w:rPr>
                <w:rFonts w:hint="eastAsia"/>
                <w:b/>
                <w:bCs/>
                <w:sz w:val="18"/>
                <w:szCs w:val="16"/>
              </w:rPr>
            </w:pPr>
            <w:r w:rsidRPr="00364593">
              <w:rPr>
                <w:rFonts w:hint="eastAsia"/>
                <w:b/>
                <w:bCs/>
                <w:sz w:val="18"/>
                <w:szCs w:val="16"/>
              </w:rPr>
              <w:t>迁入自（小类）</w:t>
            </w:r>
          </w:p>
        </w:tc>
        <w:tc>
          <w:tcPr>
            <w:tcW w:w="1364" w:type="dxa"/>
          </w:tcPr>
          <w:p w14:paraId="264B2110" w14:textId="4144FFFB" w:rsidR="00364593" w:rsidRPr="00364593" w:rsidRDefault="00364593" w:rsidP="00375422">
            <w:pPr>
              <w:rPr>
                <w:rFonts w:hint="eastAsia"/>
                <w:b/>
                <w:bCs/>
                <w:sz w:val="18"/>
                <w:szCs w:val="16"/>
              </w:rPr>
            </w:pPr>
            <w:r w:rsidRPr="00364593">
              <w:rPr>
                <w:rFonts w:hint="eastAsia"/>
                <w:b/>
                <w:bCs/>
                <w:sz w:val="18"/>
                <w:szCs w:val="16"/>
              </w:rPr>
              <w:t>迁入自（大类）</w:t>
            </w:r>
          </w:p>
        </w:tc>
        <w:tc>
          <w:tcPr>
            <w:tcW w:w="1406" w:type="dxa"/>
          </w:tcPr>
          <w:p w14:paraId="26056C0C" w14:textId="5C724197" w:rsidR="00364593" w:rsidRPr="00364593" w:rsidRDefault="00364593" w:rsidP="00375422">
            <w:pPr>
              <w:rPr>
                <w:rFonts w:hint="eastAsia"/>
                <w:b/>
                <w:bCs/>
                <w:sz w:val="18"/>
                <w:szCs w:val="16"/>
              </w:rPr>
            </w:pPr>
            <w:r w:rsidRPr="00364593">
              <w:rPr>
                <w:rFonts w:hint="eastAsia"/>
                <w:b/>
                <w:bCs/>
                <w:sz w:val="18"/>
                <w:szCs w:val="16"/>
              </w:rPr>
              <w:t>迁入人数</w:t>
            </w:r>
          </w:p>
        </w:tc>
        <w:tc>
          <w:tcPr>
            <w:tcW w:w="1410" w:type="dxa"/>
          </w:tcPr>
          <w:p w14:paraId="390ECBDF" w14:textId="1DF9F0D2" w:rsidR="00364593" w:rsidRPr="00364593" w:rsidRDefault="00364593" w:rsidP="00375422">
            <w:pPr>
              <w:rPr>
                <w:rFonts w:hint="eastAsia"/>
                <w:b/>
                <w:bCs/>
                <w:sz w:val="18"/>
                <w:szCs w:val="16"/>
              </w:rPr>
            </w:pPr>
            <w:r w:rsidRPr="00364593">
              <w:rPr>
                <w:rFonts w:hint="eastAsia"/>
                <w:b/>
                <w:bCs/>
                <w:sz w:val="18"/>
                <w:szCs w:val="16"/>
              </w:rPr>
              <w:t>迁出</w:t>
            </w:r>
            <w:r w:rsidR="00D95958">
              <w:rPr>
                <w:rFonts w:hint="eastAsia"/>
                <w:b/>
                <w:bCs/>
                <w:sz w:val="18"/>
                <w:szCs w:val="16"/>
              </w:rPr>
              <w:t>至</w:t>
            </w:r>
            <w:r w:rsidRPr="00364593">
              <w:rPr>
                <w:rFonts w:hint="eastAsia"/>
                <w:b/>
                <w:bCs/>
                <w:sz w:val="18"/>
                <w:szCs w:val="16"/>
              </w:rPr>
              <w:t>（小类）</w:t>
            </w:r>
          </w:p>
        </w:tc>
        <w:tc>
          <w:tcPr>
            <w:tcW w:w="1304" w:type="dxa"/>
          </w:tcPr>
          <w:p w14:paraId="306A4364" w14:textId="1DDDEF82" w:rsidR="00364593" w:rsidRPr="00364593" w:rsidRDefault="00364593" w:rsidP="00375422">
            <w:pPr>
              <w:rPr>
                <w:rFonts w:hint="eastAsia"/>
                <w:b/>
                <w:bCs/>
                <w:sz w:val="18"/>
                <w:szCs w:val="16"/>
              </w:rPr>
            </w:pPr>
            <w:r>
              <w:rPr>
                <w:rFonts w:hint="eastAsia"/>
                <w:b/>
                <w:bCs/>
                <w:sz w:val="18"/>
                <w:szCs w:val="16"/>
              </w:rPr>
              <w:t>迁出</w:t>
            </w:r>
            <w:r w:rsidR="00D95958">
              <w:rPr>
                <w:rFonts w:hint="eastAsia"/>
                <w:b/>
                <w:bCs/>
                <w:sz w:val="18"/>
                <w:szCs w:val="16"/>
              </w:rPr>
              <w:t>至</w:t>
            </w:r>
            <w:r>
              <w:rPr>
                <w:rFonts w:hint="eastAsia"/>
                <w:b/>
                <w:bCs/>
                <w:sz w:val="18"/>
                <w:szCs w:val="16"/>
              </w:rPr>
              <w:t>（大类）</w:t>
            </w:r>
          </w:p>
        </w:tc>
        <w:tc>
          <w:tcPr>
            <w:tcW w:w="1356" w:type="dxa"/>
          </w:tcPr>
          <w:p w14:paraId="07AFF6BE" w14:textId="5A09435E" w:rsidR="00364593" w:rsidRPr="00364593" w:rsidRDefault="00364593" w:rsidP="00375422">
            <w:pPr>
              <w:rPr>
                <w:rFonts w:hint="eastAsia"/>
                <w:b/>
                <w:bCs/>
                <w:sz w:val="18"/>
                <w:szCs w:val="16"/>
              </w:rPr>
            </w:pPr>
            <w:r w:rsidRPr="00364593">
              <w:rPr>
                <w:rFonts w:hint="eastAsia"/>
                <w:b/>
                <w:bCs/>
                <w:sz w:val="18"/>
                <w:szCs w:val="16"/>
              </w:rPr>
              <w:t>迁出数</w:t>
            </w:r>
          </w:p>
        </w:tc>
      </w:tr>
      <w:tr w:rsidR="00D95958" w:rsidRPr="00364593" w14:paraId="04372D82" w14:textId="77777777" w:rsidTr="00364593">
        <w:tc>
          <w:tcPr>
            <w:tcW w:w="1456" w:type="dxa"/>
          </w:tcPr>
          <w:p w14:paraId="1163222D" w14:textId="7A24C29B" w:rsidR="00D95958" w:rsidRPr="00364593" w:rsidRDefault="00D95958" w:rsidP="00D95958">
            <w:pPr>
              <w:rPr>
                <w:rFonts w:hint="eastAsia"/>
                <w:sz w:val="18"/>
                <w:szCs w:val="16"/>
              </w:rPr>
            </w:pPr>
            <w:r w:rsidRPr="00364593">
              <w:rPr>
                <w:rFonts w:hint="eastAsia"/>
                <w:sz w:val="18"/>
                <w:szCs w:val="16"/>
              </w:rPr>
              <w:t>商科</w:t>
            </w:r>
          </w:p>
        </w:tc>
        <w:tc>
          <w:tcPr>
            <w:tcW w:w="1364" w:type="dxa"/>
          </w:tcPr>
          <w:p w14:paraId="577845F7" w14:textId="77777777" w:rsidR="00D95958" w:rsidRPr="00364593" w:rsidRDefault="00D95958" w:rsidP="00D95958">
            <w:pPr>
              <w:rPr>
                <w:rFonts w:hint="eastAsia"/>
                <w:sz w:val="18"/>
                <w:szCs w:val="16"/>
              </w:rPr>
            </w:pPr>
          </w:p>
        </w:tc>
        <w:tc>
          <w:tcPr>
            <w:tcW w:w="1406" w:type="dxa"/>
          </w:tcPr>
          <w:p w14:paraId="2322CB60" w14:textId="2B40292C" w:rsidR="00D95958" w:rsidRPr="00364593" w:rsidRDefault="00D95958" w:rsidP="00D95958">
            <w:pPr>
              <w:rPr>
                <w:rFonts w:hint="eastAsia"/>
                <w:sz w:val="18"/>
                <w:szCs w:val="16"/>
              </w:rPr>
            </w:pPr>
            <w:r w:rsidRPr="00364593">
              <w:rPr>
                <w:rFonts w:hint="eastAsia"/>
                <w:sz w:val="18"/>
                <w:szCs w:val="16"/>
              </w:rPr>
              <w:t>922</w:t>
            </w:r>
          </w:p>
        </w:tc>
        <w:tc>
          <w:tcPr>
            <w:tcW w:w="1410" w:type="dxa"/>
          </w:tcPr>
          <w:p w14:paraId="08E0F01B" w14:textId="63C1BA88" w:rsidR="00D95958" w:rsidRPr="00364593" w:rsidRDefault="00D95958" w:rsidP="00D95958">
            <w:pPr>
              <w:rPr>
                <w:rFonts w:hint="eastAsia"/>
                <w:sz w:val="18"/>
                <w:szCs w:val="16"/>
              </w:rPr>
            </w:pPr>
            <w:r w:rsidRPr="00364593">
              <w:rPr>
                <w:rFonts w:hint="eastAsia"/>
                <w:sz w:val="18"/>
                <w:szCs w:val="16"/>
              </w:rPr>
              <w:t>商科</w:t>
            </w:r>
          </w:p>
        </w:tc>
        <w:tc>
          <w:tcPr>
            <w:tcW w:w="1304" w:type="dxa"/>
          </w:tcPr>
          <w:p w14:paraId="0A3E37C5" w14:textId="77777777" w:rsidR="00D95958" w:rsidRPr="00364593" w:rsidRDefault="00D95958" w:rsidP="00D95958">
            <w:pPr>
              <w:rPr>
                <w:rFonts w:hint="eastAsia"/>
                <w:sz w:val="18"/>
                <w:szCs w:val="16"/>
              </w:rPr>
            </w:pPr>
          </w:p>
        </w:tc>
        <w:tc>
          <w:tcPr>
            <w:tcW w:w="1356" w:type="dxa"/>
          </w:tcPr>
          <w:p w14:paraId="3867E133" w14:textId="25F58BAD" w:rsidR="00D95958" w:rsidRPr="00364593" w:rsidRDefault="00A13B3E" w:rsidP="00D95958">
            <w:pPr>
              <w:rPr>
                <w:rFonts w:hint="eastAsia"/>
                <w:sz w:val="18"/>
                <w:szCs w:val="16"/>
              </w:rPr>
            </w:pPr>
            <w:r>
              <w:rPr>
                <w:rFonts w:hint="eastAsia"/>
                <w:sz w:val="18"/>
                <w:szCs w:val="16"/>
              </w:rPr>
              <w:t>791</w:t>
            </w:r>
          </w:p>
        </w:tc>
      </w:tr>
      <w:tr w:rsidR="00F83AFE" w:rsidRPr="00364593" w14:paraId="3A149956" w14:textId="77777777" w:rsidTr="00364593">
        <w:tc>
          <w:tcPr>
            <w:tcW w:w="1456" w:type="dxa"/>
          </w:tcPr>
          <w:p w14:paraId="53D98EBF" w14:textId="0E288BD4" w:rsidR="00F83AFE" w:rsidRPr="00364593" w:rsidRDefault="00F83AFE" w:rsidP="00F83AFE">
            <w:pPr>
              <w:rPr>
                <w:rFonts w:hint="eastAsia"/>
                <w:sz w:val="18"/>
                <w:szCs w:val="16"/>
              </w:rPr>
            </w:pPr>
            <w:r w:rsidRPr="00364593">
              <w:rPr>
                <w:rFonts w:hint="eastAsia"/>
                <w:sz w:val="18"/>
                <w:szCs w:val="16"/>
              </w:rPr>
              <w:lastRenderedPageBreak/>
              <w:t>管理学</w:t>
            </w:r>
          </w:p>
        </w:tc>
        <w:tc>
          <w:tcPr>
            <w:tcW w:w="1364" w:type="dxa"/>
          </w:tcPr>
          <w:p w14:paraId="55F46E24" w14:textId="77777777" w:rsidR="00F83AFE" w:rsidRPr="00364593" w:rsidRDefault="00F83AFE" w:rsidP="00F83AFE">
            <w:pPr>
              <w:rPr>
                <w:rFonts w:hint="eastAsia"/>
                <w:sz w:val="18"/>
                <w:szCs w:val="16"/>
              </w:rPr>
            </w:pPr>
          </w:p>
        </w:tc>
        <w:tc>
          <w:tcPr>
            <w:tcW w:w="1406" w:type="dxa"/>
          </w:tcPr>
          <w:p w14:paraId="5C4609E8" w14:textId="3C20EB6C" w:rsidR="00F83AFE" w:rsidRPr="00364593" w:rsidRDefault="00F83AFE" w:rsidP="00F83AFE">
            <w:pPr>
              <w:rPr>
                <w:rFonts w:hint="eastAsia"/>
                <w:sz w:val="18"/>
                <w:szCs w:val="16"/>
              </w:rPr>
            </w:pPr>
            <w:r w:rsidRPr="00364593">
              <w:rPr>
                <w:rFonts w:hint="eastAsia"/>
                <w:sz w:val="18"/>
                <w:szCs w:val="16"/>
              </w:rPr>
              <w:t>697</w:t>
            </w:r>
          </w:p>
        </w:tc>
        <w:tc>
          <w:tcPr>
            <w:tcW w:w="1410" w:type="dxa"/>
          </w:tcPr>
          <w:p w14:paraId="05F6DEEE" w14:textId="2C9B38A0" w:rsidR="00F83AFE" w:rsidRPr="00364593" w:rsidRDefault="00F83AFE" w:rsidP="00F83AFE">
            <w:pPr>
              <w:rPr>
                <w:rFonts w:hint="eastAsia"/>
                <w:sz w:val="18"/>
                <w:szCs w:val="16"/>
              </w:rPr>
            </w:pPr>
            <w:r w:rsidRPr="00364593">
              <w:rPr>
                <w:rFonts w:hint="eastAsia"/>
                <w:sz w:val="18"/>
                <w:szCs w:val="16"/>
              </w:rPr>
              <w:t>管理学</w:t>
            </w:r>
          </w:p>
        </w:tc>
        <w:tc>
          <w:tcPr>
            <w:tcW w:w="1304" w:type="dxa"/>
          </w:tcPr>
          <w:p w14:paraId="41A28C68" w14:textId="77777777" w:rsidR="00F83AFE" w:rsidRPr="00364593" w:rsidRDefault="00F83AFE" w:rsidP="00F83AFE">
            <w:pPr>
              <w:rPr>
                <w:rFonts w:hint="eastAsia"/>
                <w:sz w:val="18"/>
                <w:szCs w:val="16"/>
              </w:rPr>
            </w:pPr>
          </w:p>
        </w:tc>
        <w:tc>
          <w:tcPr>
            <w:tcW w:w="1356" w:type="dxa"/>
          </w:tcPr>
          <w:p w14:paraId="6AD2F52C" w14:textId="0CE130BF" w:rsidR="00F83AFE" w:rsidRPr="00364593" w:rsidRDefault="009017CF" w:rsidP="00F83AFE">
            <w:pPr>
              <w:rPr>
                <w:rFonts w:hint="eastAsia"/>
                <w:sz w:val="18"/>
                <w:szCs w:val="16"/>
              </w:rPr>
            </w:pPr>
            <w:r>
              <w:rPr>
                <w:rFonts w:hint="eastAsia"/>
                <w:sz w:val="18"/>
                <w:szCs w:val="16"/>
              </w:rPr>
              <w:t>583</w:t>
            </w:r>
          </w:p>
        </w:tc>
      </w:tr>
      <w:tr w:rsidR="005B1C7A" w:rsidRPr="00364593" w14:paraId="28FA63A0" w14:textId="77777777" w:rsidTr="00364593">
        <w:tc>
          <w:tcPr>
            <w:tcW w:w="1456" w:type="dxa"/>
          </w:tcPr>
          <w:p w14:paraId="434B57ED" w14:textId="5E8B995C" w:rsidR="005B1C7A" w:rsidRPr="00364593" w:rsidRDefault="005B1C7A" w:rsidP="005B1C7A">
            <w:pPr>
              <w:rPr>
                <w:rFonts w:hint="eastAsia"/>
                <w:sz w:val="18"/>
                <w:szCs w:val="16"/>
              </w:rPr>
            </w:pPr>
            <w:r w:rsidRPr="00364593">
              <w:rPr>
                <w:rFonts w:hint="eastAsia"/>
                <w:sz w:val="18"/>
                <w:szCs w:val="16"/>
              </w:rPr>
              <w:t>计算机，人工智能</w:t>
            </w:r>
          </w:p>
        </w:tc>
        <w:tc>
          <w:tcPr>
            <w:tcW w:w="1364" w:type="dxa"/>
          </w:tcPr>
          <w:p w14:paraId="2D04CBF0" w14:textId="77777777" w:rsidR="005B1C7A" w:rsidRPr="00364593" w:rsidRDefault="005B1C7A" w:rsidP="005B1C7A">
            <w:pPr>
              <w:rPr>
                <w:rFonts w:hint="eastAsia"/>
                <w:sz w:val="18"/>
                <w:szCs w:val="16"/>
              </w:rPr>
            </w:pPr>
          </w:p>
        </w:tc>
        <w:tc>
          <w:tcPr>
            <w:tcW w:w="1406" w:type="dxa"/>
          </w:tcPr>
          <w:p w14:paraId="3C78F737" w14:textId="1D32481A" w:rsidR="005B1C7A" w:rsidRPr="00364593" w:rsidRDefault="005B1C7A" w:rsidP="005B1C7A">
            <w:pPr>
              <w:rPr>
                <w:rFonts w:hint="eastAsia"/>
                <w:sz w:val="18"/>
                <w:szCs w:val="16"/>
              </w:rPr>
            </w:pPr>
            <w:r w:rsidRPr="00364593">
              <w:rPr>
                <w:rFonts w:hint="eastAsia"/>
                <w:sz w:val="18"/>
                <w:szCs w:val="16"/>
              </w:rPr>
              <w:t>621</w:t>
            </w:r>
          </w:p>
        </w:tc>
        <w:tc>
          <w:tcPr>
            <w:tcW w:w="1410" w:type="dxa"/>
          </w:tcPr>
          <w:p w14:paraId="07B0C3D6" w14:textId="470FDF30" w:rsidR="005B1C7A" w:rsidRPr="00364593" w:rsidRDefault="005B1C7A" w:rsidP="005B1C7A">
            <w:pPr>
              <w:rPr>
                <w:rFonts w:hint="eastAsia"/>
                <w:sz w:val="18"/>
                <w:szCs w:val="16"/>
              </w:rPr>
            </w:pPr>
            <w:r w:rsidRPr="00364593">
              <w:rPr>
                <w:rFonts w:hint="eastAsia"/>
                <w:sz w:val="18"/>
                <w:szCs w:val="16"/>
              </w:rPr>
              <w:t>计算机，软件工程</w:t>
            </w:r>
          </w:p>
        </w:tc>
        <w:tc>
          <w:tcPr>
            <w:tcW w:w="1304" w:type="dxa"/>
          </w:tcPr>
          <w:p w14:paraId="2CBACFBE" w14:textId="77777777" w:rsidR="005B1C7A" w:rsidRPr="00364593" w:rsidRDefault="005B1C7A" w:rsidP="005B1C7A">
            <w:pPr>
              <w:rPr>
                <w:rFonts w:hint="eastAsia"/>
                <w:sz w:val="18"/>
                <w:szCs w:val="16"/>
              </w:rPr>
            </w:pPr>
          </w:p>
        </w:tc>
        <w:tc>
          <w:tcPr>
            <w:tcW w:w="1356" w:type="dxa"/>
          </w:tcPr>
          <w:p w14:paraId="2355ADD4" w14:textId="37B04DEF" w:rsidR="005B1C7A" w:rsidRPr="00364593" w:rsidRDefault="00027149" w:rsidP="005B1C7A">
            <w:pPr>
              <w:rPr>
                <w:rFonts w:hint="eastAsia"/>
                <w:sz w:val="18"/>
                <w:szCs w:val="16"/>
              </w:rPr>
            </w:pPr>
            <w:r>
              <w:rPr>
                <w:rFonts w:hint="eastAsia"/>
                <w:sz w:val="18"/>
                <w:szCs w:val="16"/>
              </w:rPr>
              <w:t>583</w:t>
            </w:r>
          </w:p>
        </w:tc>
      </w:tr>
      <w:tr w:rsidR="004C6E02" w:rsidRPr="00364593" w14:paraId="73412E02" w14:textId="77777777" w:rsidTr="00364593">
        <w:tc>
          <w:tcPr>
            <w:tcW w:w="1456" w:type="dxa"/>
          </w:tcPr>
          <w:p w14:paraId="28CCC126" w14:textId="4682E8DA" w:rsidR="004C6E02" w:rsidRPr="00364593" w:rsidRDefault="004C6E02" w:rsidP="004C6E02">
            <w:pPr>
              <w:rPr>
                <w:rFonts w:hint="eastAsia"/>
                <w:sz w:val="18"/>
                <w:szCs w:val="16"/>
              </w:rPr>
            </w:pPr>
            <w:r w:rsidRPr="00364593">
              <w:rPr>
                <w:rFonts w:hint="eastAsia"/>
                <w:sz w:val="18"/>
                <w:szCs w:val="16"/>
              </w:rPr>
              <w:t>计算机，信息系统</w:t>
            </w:r>
          </w:p>
        </w:tc>
        <w:tc>
          <w:tcPr>
            <w:tcW w:w="1364" w:type="dxa"/>
          </w:tcPr>
          <w:p w14:paraId="0F81101A" w14:textId="77777777" w:rsidR="004C6E02" w:rsidRPr="00364593" w:rsidRDefault="004C6E02" w:rsidP="004C6E02">
            <w:pPr>
              <w:rPr>
                <w:rFonts w:hint="eastAsia"/>
                <w:sz w:val="18"/>
                <w:szCs w:val="16"/>
              </w:rPr>
            </w:pPr>
          </w:p>
        </w:tc>
        <w:tc>
          <w:tcPr>
            <w:tcW w:w="1406" w:type="dxa"/>
          </w:tcPr>
          <w:p w14:paraId="521AA858" w14:textId="2C107C66" w:rsidR="004C6E02" w:rsidRPr="00364593" w:rsidRDefault="004C6E02" w:rsidP="004C6E02">
            <w:pPr>
              <w:rPr>
                <w:rFonts w:hint="eastAsia"/>
                <w:sz w:val="18"/>
                <w:szCs w:val="16"/>
              </w:rPr>
            </w:pPr>
            <w:r w:rsidRPr="00364593">
              <w:rPr>
                <w:rFonts w:hint="eastAsia"/>
                <w:sz w:val="18"/>
                <w:szCs w:val="16"/>
              </w:rPr>
              <w:t>586</w:t>
            </w:r>
          </w:p>
        </w:tc>
        <w:tc>
          <w:tcPr>
            <w:tcW w:w="1410" w:type="dxa"/>
          </w:tcPr>
          <w:p w14:paraId="63B91421" w14:textId="6A61A655" w:rsidR="004C6E02" w:rsidRPr="00364593" w:rsidRDefault="004C6E02" w:rsidP="004C6E02">
            <w:pPr>
              <w:rPr>
                <w:rFonts w:hint="eastAsia"/>
                <w:sz w:val="18"/>
                <w:szCs w:val="16"/>
              </w:rPr>
            </w:pPr>
            <w:r w:rsidRPr="00364593">
              <w:rPr>
                <w:rFonts w:hint="eastAsia"/>
                <w:sz w:val="18"/>
                <w:szCs w:val="16"/>
              </w:rPr>
              <w:t>计算机，信息系统</w:t>
            </w:r>
          </w:p>
        </w:tc>
        <w:tc>
          <w:tcPr>
            <w:tcW w:w="1304" w:type="dxa"/>
          </w:tcPr>
          <w:p w14:paraId="14B70E27" w14:textId="77777777" w:rsidR="004C6E02" w:rsidRPr="00364593" w:rsidRDefault="004C6E02" w:rsidP="004C6E02">
            <w:pPr>
              <w:rPr>
                <w:rFonts w:hint="eastAsia"/>
                <w:sz w:val="18"/>
                <w:szCs w:val="16"/>
              </w:rPr>
            </w:pPr>
          </w:p>
        </w:tc>
        <w:tc>
          <w:tcPr>
            <w:tcW w:w="1356" w:type="dxa"/>
          </w:tcPr>
          <w:p w14:paraId="4E461FDD" w14:textId="5B99AA36" w:rsidR="004C6E02" w:rsidRPr="00364593" w:rsidRDefault="005713DE" w:rsidP="004C6E02">
            <w:pPr>
              <w:rPr>
                <w:rFonts w:hint="eastAsia"/>
                <w:sz w:val="18"/>
                <w:szCs w:val="16"/>
              </w:rPr>
            </w:pPr>
            <w:r>
              <w:rPr>
                <w:rFonts w:hint="eastAsia"/>
                <w:sz w:val="18"/>
                <w:szCs w:val="16"/>
              </w:rPr>
              <w:t>537</w:t>
            </w:r>
          </w:p>
        </w:tc>
      </w:tr>
      <w:tr w:rsidR="006C7C8F" w:rsidRPr="00364593" w14:paraId="4D4FC534" w14:textId="77777777" w:rsidTr="00364593">
        <w:tc>
          <w:tcPr>
            <w:tcW w:w="1456" w:type="dxa"/>
          </w:tcPr>
          <w:p w14:paraId="268F02EE" w14:textId="4C501242" w:rsidR="006C7C8F" w:rsidRPr="00364593" w:rsidRDefault="006C7C8F" w:rsidP="006C7C8F">
            <w:pPr>
              <w:rPr>
                <w:rFonts w:hint="eastAsia"/>
                <w:sz w:val="18"/>
                <w:szCs w:val="16"/>
              </w:rPr>
            </w:pPr>
            <w:r w:rsidRPr="00364593">
              <w:rPr>
                <w:rFonts w:hint="eastAsia"/>
                <w:sz w:val="18"/>
                <w:szCs w:val="16"/>
              </w:rPr>
              <w:t>经济学</w:t>
            </w:r>
          </w:p>
        </w:tc>
        <w:tc>
          <w:tcPr>
            <w:tcW w:w="1364" w:type="dxa"/>
          </w:tcPr>
          <w:p w14:paraId="4CB06E9D" w14:textId="77777777" w:rsidR="006C7C8F" w:rsidRPr="00364593" w:rsidRDefault="006C7C8F" w:rsidP="006C7C8F">
            <w:pPr>
              <w:rPr>
                <w:rFonts w:hint="eastAsia"/>
                <w:sz w:val="18"/>
                <w:szCs w:val="16"/>
              </w:rPr>
            </w:pPr>
          </w:p>
        </w:tc>
        <w:tc>
          <w:tcPr>
            <w:tcW w:w="1406" w:type="dxa"/>
          </w:tcPr>
          <w:p w14:paraId="57703635" w14:textId="65536E04" w:rsidR="006C7C8F" w:rsidRPr="00364593" w:rsidRDefault="006C7C8F" w:rsidP="006C7C8F">
            <w:pPr>
              <w:rPr>
                <w:rFonts w:hint="eastAsia"/>
                <w:sz w:val="18"/>
                <w:szCs w:val="16"/>
              </w:rPr>
            </w:pPr>
            <w:r w:rsidRPr="00364593">
              <w:rPr>
                <w:rFonts w:hint="eastAsia"/>
                <w:sz w:val="18"/>
                <w:szCs w:val="16"/>
              </w:rPr>
              <w:t>567</w:t>
            </w:r>
          </w:p>
        </w:tc>
        <w:tc>
          <w:tcPr>
            <w:tcW w:w="1410" w:type="dxa"/>
          </w:tcPr>
          <w:p w14:paraId="06DC6F9E" w14:textId="30E897AD" w:rsidR="006C7C8F" w:rsidRPr="00364593" w:rsidRDefault="006C7C8F" w:rsidP="006C7C8F">
            <w:pPr>
              <w:rPr>
                <w:rFonts w:hint="eastAsia"/>
                <w:sz w:val="18"/>
                <w:szCs w:val="16"/>
              </w:rPr>
            </w:pPr>
            <w:r w:rsidRPr="00364593">
              <w:rPr>
                <w:rFonts w:hint="eastAsia"/>
                <w:sz w:val="18"/>
                <w:szCs w:val="16"/>
              </w:rPr>
              <w:t>计算机，理论与方法</w:t>
            </w:r>
          </w:p>
        </w:tc>
        <w:tc>
          <w:tcPr>
            <w:tcW w:w="1304" w:type="dxa"/>
          </w:tcPr>
          <w:p w14:paraId="0C438C3D" w14:textId="77777777" w:rsidR="006C7C8F" w:rsidRPr="00364593" w:rsidRDefault="006C7C8F" w:rsidP="006C7C8F">
            <w:pPr>
              <w:rPr>
                <w:rFonts w:hint="eastAsia"/>
                <w:sz w:val="18"/>
                <w:szCs w:val="16"/>
              </w:rPr>
            </w:pPr>
          </w:p>
        </w:tc>
        <w:tc>
          <w:tcPr>
            <w:tcW w:w="1356" w:type="dxa"/>
          </w:tcPr>
          <w:p w14:paraId="51B2A423" w14:textId="32A81E12" w:rsidR="006C7C8F" w:rsidRPr="00364593" w:rsidRDefault="00A248CD" w:rsidP="006C7C8F">
            <w:pPr>
              <w:rPr>
                <w:rFonts w:hint="eastAsia"/>
                <w:sz w:val="18"/>
                <w:szCs w:val="16"/>
              </w:rPr>
            </w:pPr>
            <w:r>
              <w:rPr>
                <w:rFonts w:hint="eastAsia"/>
                <w:sz w:val="18"/>
                <w:szCs w:val="16"/>
              </w:rPr>
              <w:t>510</w:t>
            </w:r>
          </w:p>
        </w:tc>
      </w:tr>
      <w:tr w:rsidR="0086043C" w:rsidRPr="00364593" w14:paraId="54C6F8AF" w14:textId="77777777" w:rsidTr="00364593">
        <w:tc>
          <w:tcPr>
            <w:tcW w:w="1456" w:type="dxa"/>
          </w:tcPr>
          <w:p w14:paraId="084D4AB7" w14:textId="5389BE29" w:rsidR="0086043C" w:rsidRPr="00364593" w:rsidRDefault="0086043C" w:rsidP="0086043C">
            <w:pPr>
              <w:rPr>
                <w:rFonts w:hint="eastAsia"/>
                <w:sz w:val="18"/>
                <w:szCs w:val="16"/>
              </w:rPr>
            </w:pPr>
            <w:r w:rsidRPr="00364593">
              <w:rPr>
                <w:rFonts w:hint="eastAsia"/>
                <w:sz w:val="18"/>
                <w:szCs w:val="16"/>
              </w:rPr>
              <w:t>计算机，软件工程</w:t>
            </w:r>
          </w:p>
        </w:tc>
        <w:tc>
          <w:tcPr>
            <w:tcW w:w="1364" w:type="dxa"/>
          </w:tcPr>
          <w:p w14:paraId="658FF5FF" w14:textId="77777777" w:rsidR="0086043C" w:rsidRPr="00364593" w:rsidRDefault="0086043C" w:rsidP="0086043C">
            <w:pPr>
              <w:rPr>
                <w:rFonts w:hint="eastAsia"/>
                <w:sz w:val="18"/>
                <w:szCs w:val="16"/>
              </w:rPr>
            </w:pPr>
          </w:p>
        </w:tc>
        <w:tc>
          <w:tcPr>
            <w:tcW w:w="1406" w:type="dxa"/>
          </w:tcPr>
          <w:p w14:paraId="1837F466" w14:textId="27904ABD" w:rsidR="0086043C" w:rsidRPr="00364593" w:rsidRDefault="0086043C" w:rsidP="0086043C">
            <w:pPr>
              <w:rPr>
                <w:rFonts w:hint="eastAsia"/>
                <w:sz w:val="18"/>
                <w:szCs w:val="16"/>
              </w:rPr>
            </w:pPr>
            <w:r w:rsidRPr="00364593">
              <w:rPr>
                <w:rFonts w:hint="eastAsia"/>
                <w:sz w:val="18"/>
                <w:szCs w:val="16"/>
              </w:rPr>
              <w:t>541</w:t>
            </w:r>
          </w:p>
        </w:tc>
        <w:tc>
          <w:tcPr>
            <w:tcW w:w="1410" w:type="dxa"/>
          </w:tcPr>
          <w:p w14:paraId="35A79D16" w14:textId="585AADB1" w:rsidR="0086043C" w:rsidRPr="00364593" w:rsidRDefault="0086043C" w:rsidP="0086043C">
            <w:pPr>
              <w:rPr>
                <w:rFonts w:hint="eastAsia"/>
                <w:sz w:val="18"/>
                <w:szCs w:val="16"/>
              </w:rPr>
            </w:pPr>
            <w:r w:rsidRPr="00364593">
              <w:rPr>
                <w:rFonts w:hint="eastAsia"/>
                <w:sz w:val="18"/>
                <w:szCs w:val="16"/>
              </w:rPr>
              <w:t>计算机，人工智能</w:t>
            </w:r>
          </w:p>
        </w:tc>
        <w:tc>
          <w:tcPr>
            <w:tcW w:w="1304" w:type="dxa"/>
          </w:tcPr>
          <w:p w14:paraId="235D8626" w14:textId="77777777" w:rsidR="0086043C" w:rsidRPr="00364593" w:rsidRDefault="0086043C" w:rsidP="0086043C">
            <w:pPr>
              <w:rPr>
                <w:rFonts w:hint="eastAsia"/>
                <w:sz w:val="18"/>
                <w:szCs w:val="16"/>
              </w:rPr>
            </w:pPr>
          </w:p>
        </w:tc>
        <w:tc>
          <w:tcPr>
            <w:tcW w:w="1356" w:type="dxa"/>
          </w:tcPr>
          <w:p w14:paraId="7A421906" w14:textId="55E7E7CE" w:rsidR="0086043C" w:rsidRPr="00364593" w:rsidRDefault="00A248CD" w:rsidP="0086043C">
            <w:pPr>
              <w:rPr>
                <w:rFonts w:hint="eastAsia"/>
                <w:sz w:val="18"/>
                <w:szCs w:val="16"/>
              </w:rPr>
            </w:pPr>
            <w:r>
              <w:rPr>
                <w:rFonts w:hint="eastAsia"/>
                <w:sz w:val="18"/>
                <w:szCs w:val="16"/>
              </w:rPr>
              <w:t>508</w:t>
            </w:r>
          </w:p>
        </w:tc>
      </w:tr>
      <w:tr w:rsidR="00DE3439" w:rsidRPr="00364593" w14:paraId="6D96E93F" w14:textId="77777777" w:rsidTr="00364593">
        <w:tc>
          <w:tcPr>
            <w:tcW w:w="1456" w:type="dxa"/>
          </w:tcPr>
          <w:p w14:paraId="703F3500" w14:textId="7F86D114" w:rsidR="00DE3439" w:rsidRPr="00364593" w:rsidRDefault="00DE3439" w:rsidP="00DE3439">
            <w:pPr>
              <w:rPr>
                <w:rFonts w:hint="eastAsia"/>
                <w:sz w:val="18"/>
                <w:szCs w:val="16"/>
              </w:rPr>
            </w:pPr>
            <w:r w:rsidRPr="00364593">
              <w:rPr>
                <w:rFonts w:hint="eastAsia"/>
                <w:sz w:val="18"/>
                <w:szCs w:val="16"/>
              </w:rPr>
              <w:t>教育学与教育研究</w:t>
            </w:r>
          </w:p>
        </w:tc>
        <w:tc>
          <w:tcPr>
            <w:tcW w:w="1364" w:type="dxa"/>
          </w:tcPr>
          <w:p w14:paraId="64332D20" w14:textId="77777777" w:rsidR="00DE3439" w:rsidRPr="00364593" w:rsidRDefault="00DE3439" w:rsidP="00DE3439">
            <w:pPr>
              <w:rPr>
                <w:rFonts w:hint="eastAsia"/>
                <w:sz w:val="18"/>
                <w:szCs w:val="16"/>
              </w:rPr>
            </w:pPr>
          </w:p>
        </w:tc>
        <w:tc>
          <w:tcPr>
            <w:tcW w:w="1406" w:type="dxa"/>
          </w:tcPr>
          <w:p w14:paraId="43E142A0" w14:textId="5EDD2076" w:rsidR="00DE3439" w:rsidRPr="00364593" w:rsidRDefault="00DE3439" w:rsidP="00DE3439">
            <w:pPr>
              <w:rPr>
                <w:rFonts w:hint="eastAsia"/>
                <w:sz w:val="18"/>
                <w:szCs w:val="16"/>
              </w:rPr>
            </w:pPr>
            <w:r w:rsidRPr="00364593">
              <w:rPr>
                <w:rFonts w:hint="eastAsia"/>
                <w:sz w:val="18"/>
                <w:szCs w:val="16"/>
              </w:rPr>
              <w:t>447</w:t>
            </w:r>
          </w:p>
        </w:tc>
        <w:tc>
          <w:tcPr>
            <w:tcW w:w="1410" w:type="dxa"/>
          </w:tcPr>
          <w:p w14:paraId="33C5D742" w14:textId="2EA5B8C5" w:rsidR="00DE3439" w:rsidRPr="00364593" w:rsidRDefault="00DE3439" w:rsidP="00DE3439">
            <w:pPr>
              <w:rPr>
                <w:rFonts w:hint="eastAsia"/>
                <w:sz w:val="18"/>
                <w:szCs w:val="16"/>
              </w:rPr>
            </w:pPr>
            <w:r w:rsidRPr="00364593">
              <w:rPr>
                <w:rFonts w:hint="eastAsia"/>
                <w:sz w:val="18"/>
                <w:szCs w:val="16"/>
              </w:rPr>
              <w:t>教育学与教育研究</w:t>
            </w:r>
          </w:p>
        </w:tc>
        <w:tc>
          <w:tcPr>
            <w:tcW w:w="1304" w:type="dxa"/>
          </w:tcPr>
          <w:p w14:paraId="774B7560" w14:textId="77777777" w:rsidR="00DE3439" w:rsidRPr="00364593" w:rsidRDefault="00DE3439" w:rsidP="00DE3439">
            <w:pPr>
              <w:rPr>
                <w:rFonts w:hint="eastAsia"/>
                <w:sz w:val="18"/>
                <w:szCs w:val="16"/>
              </w:rPr>
            </w:pPr>
          </w:p>
        </w:tc>
        <w:tc>
          <w:tcPr>
            <w:tcW w:w="1356" w:type="dxa"/>
          </w:tcPr>
          <w:p w14:paraId="47DFBE5E" w14:textId="7BE44D98" w:rsidR="00DE3439" w:rsidRPr="00364593" w:rsidRDefault="00C12A37" w:rsidP="00DE3439">
            <w:pPr>
              <w:rPr>
                <w:rFonts w:hint="eastAsia"/>
                <w:sz w:val="18"/>
                <w:szCs w:val="16"/>
              </w:rPr>
            </w:pPr>
            <w:r>
              <w:rPr>
                <w:rFonts w:hint="eastAsia"/>
                <w:sz w:val="18"/>
                <w:szCs w:val="16"/>
              </w:rPr>
              <w:t>451</w:t>
            </w:r>
          </w:p>
        </w:tc>
      </w:tr>
      <w:tr w:rsidR="0011129B" w:rsidRPr="00364593" w14:paraId="531705D8" w14:textId="77777777" w:rsidTr="00364593">
        <w:tc>
          <w:tcPr>
            <w:tcW w:w="1456" w:type="dxa"/>
          </w:tcPr>
          <w:p w14:paraId="7E51DDE5" w14:textId="451D9F33" w:rsidR="0011129B" w:rsidRPr="00364593" w:rsidRDefault="0011129B" w:rsidP="0011129B">
            <w:pPr>
              <w:rPr>
                <w:rFonts w:hint="eastAsia"/>
                <w:sz w:val="18"/>
                <w:szCs w:val="16"/>
              </w:rPr>
            </w:pPr>
            <w:r w:rsidRPr="00364593">
              <w:rPr>
                <w:rFonts w:hint="eastAsia"/>
                <w:sz w:val="18"/>
                <w:szCs w:val="16"/>
              </w:rPr>
              <w:t>计算机，理论与方法</w:t>
            </w:r>
          </w:p>
        </w:tc>
        <w:tc>
          <w:tcPr>
            <w:tcW w:w="1364" w:type="dxa"/>
          </w:tcPr>
          <w:p w14:paraId="19528B8A" w14:textId="77777777" w:rsidR="0011129B" w:rsidRPr="00364593" w:rsidRDefault="0011129B" w:rsidP="0011129B">
            <w:pPr>
              <w:rPr>
                <w:rFonts w:hint="eastAsia"/>
                <w:sz w:val="18"/>
                <w:szCs w:val="16"/>
              </w:rPr>
            </w:pPr>
          </w:p>
        </w:tc>
        <w:tc>
          <w:tcPr>
            <w:tcW w:w="1406" w:type="dxa"/>
          </w:tcPr>
          <w:p w14:paraId="25BA8C89" w14:textId="1A5711CC" w:rsidR="0011129B" w:rsidRPr="00364593" w:rsidRDefault="0011129B" w:rsidP="0011129B">
            <w:pPr>
              <w:rPr>
                <w:rFonts w:hint="eastAsia"/>
                <w:sz w:val="18"/>
                <w:szCs w:val="16"/>
              </w:rPr>
            </w:pPr>
            <w:r w:rsidRPr="00364593">
              <w:rPr>
                <w:rFonts w:hint="eastAsia"/>
                <w:sz w:val="18"/>
                <w:szCs w:val="16"/>
              </w:rPr>
              <w:t>425</w:t>
            </w:r>
          </w:p>
        </w:tc>
        <w:tc>
          <w:tcPr>
            <w:tcW w:w="1410" w:type="dxa"/>
          </w:tcPr>
          <w:p w14:paraId="00AE1E71" w14:textId="6B20D636" w:rsidR="0011129B" w:rsidRPr="00364593" w:rsidRDefault="0011129B" w:rsidP="0011129B">
            <w:pPr>
              <w:rPr>
                <w:rFonts w:hint="eastAsia"/>
                <w:sz w:val="18"/>
                <w:szCs w:val="16"/>
              </w:rPr>
            </w:pPr>
            <w:r w:rsidRPr="00364593">
              <w:rPr>
                <w:rFonts w:hint="eastAsia"/>
                <w:sz w:val="18"/>
                <w:szCs w:val="16"/>
              </w:rPr>
              <w:t>运筹学与管理科学</w:t>
            </w:r>
          </w:p>
        </w:tc>
        <w:tc>
          <w:tcPr>
            <w:tcW w:w="1304" w:type="dxa"/>
          </w:tcPr>
          <w:p w14:paraId="2E46712C" w14:textId="77777777" w:rsidR="0011129B" w:rsidRPr="00364593" w:rsidRDefault="0011129B" w:rsidP="0011129B">
            <w:pPr>
              <w:rPr>
                <w:rFonts w:hint="eastAsia"/>
                <w:sz w:val="18"/>
                <w:szCs w:val="16"/>
              </w:rPr>
            </w:pPr>
          </w:p>
        </w:tc>
        <w:tc>
          <w:tcPr>
            <w:tcW w:w="1356" w:type="dxa"/>
          </w:tcPr>
          <w:p w14:paraId="32D29125" w14:textId="33D7B1F9" w:rsidR="0011129B" w:rsidRPr="00364593" w:rsidRDefault="00C12A37" w:rsidP="0011129B">
            <w:pPr>
              <w:rPr>
                <w:rFonts w:hint="eastAsia"/>
                <w:sz w:val="18"/>
                <w:szCs w:val="16"/>
              </w:rPr>
            </w:pPr>
            <w:r>
              <w:rPr>
                <w:rFonts w:hint="eastAsia"/>
                <w:sz w:val="18"/>
                <w:szCs w:val="16"/>
              </w:rPr>
              <w:t>408</w:t>
            </w:r>
          </w:p>
        </w:tc>
      </w:tr>
      <w:tr w:rsidR="0011129B" w:rsidRPr="00364593" w14:paraId="6FFD3E5D" w14:textId="77777777" w:rsidTr="00364593">
        <w:tc>
          <w:tcPr>
            <w:tcW w:w="1456" w:type="dxa"/>
          </w:tcPr>
          <w:p w14:paraId="35905A3B" w14:textId="66FC9339" w:rsidR="0011129B" w:rsidRPr="00364593" w:rsidRDefault="0011129B" w:rsidP="0011129B">
            <w:pPr>
              <w:rPr>
                <w:rFonts w:hint="eastAsia"/>
                <w:sz w:val="18"/>
                <w:szCs w:val="16"/>
              </w:rPr>
            </w:pPr>
            <w:r w:rsidRPr="00364593">
              <w:rPr>
                <w:rFonts w:hint="eastAsia"/>
                <w:sz w:val="18"/>
                <w:szCs w:val="16"/>
              </w:rPr>
              <w:t>工程、电气和电子</w:t>
            </w:r>
          </w:p>
        </w:tc>
        <w:tc>
          <w:tcPr>
            <w:tcW w:w="1364" w:type="dxa"/>
          </w:tcPr>
          <w:p w14:paraId="73AB003C" w14:textId="77777777" w:rsidR="0011129B" w:rsidRPr="00364593" w:rsidRDefault="0011129B" w:rsidP="0011129B">
            <w:pPr>
              <w:rPr>
                <w:rFonts w:hint="eastAsia"/>
                <w:sz w:val="18"/>
                <w:szCs w:val="16"/>
              </w:rPr>
            </w:pPr>
          </w:p>
        </w:tc>
        <w:tc>
          <w:tcPr>
            <w:tcW w:w="1406" w:type="dxa"/>
          </w:tcPr>
          <w:p w14:paraId="7DE26A16" w14:textId="0EBFEB1A" w:rsidR="0011129B" w:rsidRPr="00364593" w:rsidRDefault="0011129B" w:rsidP="0011129B">
            <w:pPr>
              <w:rPr>
                <w:rFonts w:hint="eastAsia"/>
                <w:sz w:val="18"/>
                <w:szCs w:val="16"/>
              </w:rPr>
            </w:pPr>
            <w:r w:rsidRPr="00364593">
              <w:rPr>
                <w:rFonts w:hint="eastAsia"/>
                <w:sz w:val="18"/>
                <w:szCs w:val="16"/>
              </w:rPr>
              <w:t>404</w:t>
            </w:r>
          </w:p>
        </w:tc>
        <w:tc>
          <w:tcPr>
            <w:tcW w:w="1410" w:type="dxa"/>
          </w:tcPr>
          <w:p w14:paraId="720CDA55" w14:textId="0C821998" w:rsidR="0011129B" w:rsidRPr="00364593" w:rsidRDefault="00345E1F" w:rsidP="0011129B">
            <w:pPr>
              <w:rPr>
                <w:rFonts w:hint="eastAsia"/>
                <w:sz w:val="18"/>
                <w:szCs w:val="16"/>
              </w:rPr>
            </w:pPr>
            <w:r>
              <w:rPr>
                <w:rFonts w:hint="eastAsia"/>
                <w:sz w:val="18"/>
                <w:szCs w:val="16"/>
              </w:rPr>
              <w:t>公共健康</w:t>
            </w:r>
          </w:p>
        </w:tc>
        <w:tc>
          <w:tcPr>
            <w:tcW w:w="1304" w:type="dxa"/>
          </w:tcPr>
          <w:p w14:paraId="758846D2" w14:textId="7BEDB99E" w:rsidR="0011129B" w:rsidRPr="00364593" w:rsidRDefault="0011129B" w:rsidP="0011129B">
            <w:pPr>
              <w:rPr>
                <w:rFonts w:hint="eastAsia"/>
                <w:sz w:val="18"/>
                <w:szCs w:val="16"/>
              </w:rPr>
            </w:pPr>
          </w:p>
        </w:tc>
        <w:tc>
          <w:tcPr>
            <w:tcW w:w="1356" w:type="dxa"/>
          </w:tcPr>
          <w:p w14:paraId="7220D0F5" w14:textId="7FA22224" w:rsidR="0011129B" w:rsidRPr="00364593" w:rsidRDefault="00FE7694" w:rsidP="0011129B">
            <w:pPr>
              <w:rPr>
                <w:rFonts w:hint="eastAsia"/>
                <w:sz w:val="18"/>
                <w:szCs w:val="16"/>
              </w:rPr>
            </w:pPr>
            <w:r>
              <w:rPr>
                <w:rFonts w:hint="eastAsia"/>
                <w:sz w:val="18"/>
                <w:szCs w:val="16"/>
              </w:rPr>
              <w:t>381</w:t>
            </w:r>
          </w:p>
        </w:tc>
      </w:tr>
      <w:tr w:rsidR="0011129B" w:rsidRPr="00364593" w14:paraId="13A39312" w14:textId="77777777" w:rsidTr="00364593">
        <w:tc>
          <w:tcPr>
            <w:tcW w:w="1456" w:type="dxa"/>
          </w:tcPr>
          <w:p w14:paraId="7779E31D" w14:textId="22A4A927" w:rsidR="0011129B" w:rsidRPr="00364593" w:rsidRDefault="0011129B" w:rsidP="0011129B">
            <w:pPr>
              <w:rPr>
                <w:rFonts w:hint="eastAsia"/>
                <w:sz w:val="18"/>
                <w:szCs w:val="16"/>
              </w:rPr>
            </w:pPr>
            <w:r w:rsidRPr="00364593">
              <w:rPr>
                <w:rFonts w:hint="eastAsia"/>
                <w:sz w:val="18"/>
                <w:szCs w:val="16"/>
              </w:rPr>
              <w:t>运筹学与管理科学</w:t>
            </w:r>
          </w:p>
        </w:tc>
        <w:tc>
          <w:tcPr>
            <w:tcW w:w="1364" w:type="dxa"/>
          </w:tcPr>
          <w:p w14:paraId="45B65B1C" w14:textId="77777777" w:rsidR="0011129B" w:rsidRPr="00364593" w:rsidRDefault="0011129B" w:rsidP="0011129B">
            <w:pPr>
              <w:rPr>
                <w:rFonts w:hint="eastAsia"/>
                <w:sz w:val="18"/>
                <w:szCs w:val="16"/>
              </w:rPr>
            </w:pPr>
          </w:p>
        </w:tc>
        <w:tc>
          <w:tcPr>
            <w:tcW w:w="1406" w:type="dxa"/>
          </w:tcPr>
          <w:p w14:paraId="1A0ADA74" w14:textId="0234FC0E" w:rsidR="0011129B" w:rsidRPr="00364593" w:rsidRDefault="0011129B" w:rsidP="0011129B">
            <w:pPr>
              <w:rPr>
                <w:rFonts w:hint="eastAsia"/>
                <w:sz w:val="18"/>
                <w:szCs w:val="16"/>
              </w:rPr>
            </w:pPr>
            <w:r w:rsidRPr="00364593">
              <w:rPr>
                <w:rFonts w:hint="eastAsia"/>
                <w:sz w:val="18"/>
                <w:szCs w:val="16"/>
              </w:rPr>
              <w:t>401</w:t>
            </w:r>
          </w:p>
        </w:tc>
        <w:tc>
          <w:tcPr>
            <w:tcW w:w="1410" w:type="dxa"/>
          </w:tcPr>
          <w:p w14:paraId="2D6B64FD" w14:textId="3F23820C" w:rsidR="0011129B" w:rsidRPr="00364593" w:rsidRDefault="009E50C6" w:rsidP="0011129B">
            <w:pPr>
              <w:rPr>
                <w:rFonts w:hint="eastAsia"/>
                <w:sz w:val="18"/>
                <w:szCs w:val="16"/>
              </w:rPr>
            </w:pPr>
            <w:r>
              <w:rPr>
                <w:rFonts w:hint="eastAsia"/>
                <w:sz w:val="18"/>
                <w:szCs w:val="16"/>
              </w:rPr>
              <w:t>经济学</w:t>
            </w:r>
          </w:p>
        </w:tc>
        <w:tc>
          <w:tcPr>
            <w:tcW w:w="1304" w:type="dxa"/>
          </w:tcPr>
          <w:p w14:paraId="2D9411D6" w14:textId="77777777" w:rsidR="0011129B" w:rsidRPr="00364593" w:rsidRDefault="0011129B" w:rsidP="0011129B">
            <w:pPr>
              <w:rPr>
                <w:rFonts w:hint="eastAsia"/>
                <w:sz w:val="18"/>
                <w:szCs w:val="16"/>
              </w:rPr>
            </w:pPr>
          </w:p>
        </w:tc>
        <w:tc>
          <w:tcPr>
            <w:tcW w:w="1356" w:type="dxa"/>
          </w:tcPr>
          <w:p w14:paraId="0C0E1761" w14:textId="0FFD7822" w:rsidR="0011129B" w:rsidRPr="00364593" w:rsidRDefault="00144BBE" w:rsidP="0011129B">
            <w:pPr>
              <w:rPr>
                <w:rFonts w:hint="eastAsia"/>
                <w:sz w:val="18"/>
                <w:szCs w:val="16"/>
              </w:rPr>
            </w:pPr>
            <w:r>
              <w:rPr>
                <w:rFonts w:hint="eastAsia"/>
                <w:sz w:val="18"/>
                <w:szCs w:val="16"/>
              </w:rPr>
              <w:t>363</w:t>
            </w:r>
          </w:p>
        </w:tc>
      </w:tr>
      <w:tr w:rsidR="008303EE" w:rsidRPr="00364593" w14:paraId="295342AF" w14:textId="77777777" w:rsidTr="00364593">
        <w:tc>
          <w:tcPr>
            <w:tcW w:w="1456" w:type="dxa"/>
          </w:tcPr>
          <w:p w14:paraId="2151B571" w14:textId="49FE1935" w:rsidR="008303EE" w:rsidRPr="00364593" w:rsidRDefault="008303EE" w:rsidP="008303EE">
            <w:pPr>
              <w:rPr>
                <w:rFonts w:hint="eastAsia"/>
                <w:sz w:val="18"/>
                <w:szCs w:val="16"/>
              </w:rPr>
            </w:pPr>
            <w:r>
              <w:rPr>
                <w:rFonts w:hint="eastAsia"/>
                <w:sz w:val="18"/>
                <w:szCs w:val="16"/>
              </w:rPr>
              <w:t>公共健康</w:t>
            </w:r>
          </w:p>
        </w:tc>
        <w:tc>
          <w:tcPr>
            <w:tcW w:w="1364" w:type="dxa"/>
          </w:tcPr>
          <w:p w14:paraId="56AA66F9" w14:textId="77777777" w:rsidR="008303EE" w:rsidRPr="00364593" w:rsidRDefault="008303EE" w:rsidP="008303EE">
            <w:pPr>
              <w:rPr>
                <w:rFonts w:hint="eastAsia"/>
                <w:sz w:val="18"/>
                <w:szCs w:val="16"/>
              </w:rPr>
            </w:pPr>
          </w:p>
        </w:tc>
        <w:tc>
          <w:tcPr>
            <w:tcW w:w="1406" w:type="dxa"/>
          </w:tcPr>
          <w:p w14:paraId="623D3DC4" w14:textId="7B813EEA" w:rsidR="008303EE" w:rsidRPr="00364593" w:rsidRDefault="008303EE" w:rsidP="008303EE">
            <w:pPr>
              <w:rPr>
                <w:rFonts w:hint="eastAsia"/>
                <w:sz w:val="18"/>
                <w:szCs w:val="16"/>
              </w:rPr>
            </w:pPr>
            <w:r>
              <w:rPr>
                <w:rFonts w:hint="eastAsia"/>
                <w:sz w:val="18"/>
                <w:szCs w:val="16"/>
              </w:rPr>
              <w:t>339</w:t>
            </w:r>
          </w:p>
        </w:tc>
        <w:tc>
          <w:tcPr>
            <w:tcW w:w="1410" w:type="dxa"/>
          </w:tcPr>
          <w:p w14:paraId="627763D7" w14:textId="393A65AF" w:rsidR="008303EE" w:rsidRPr="00364593" w:rsidRDefault="008303EE" w:rsidP="008303EE">
            <w:pPr>
              <w:rPr>
                <w:rFonts w:hint="eastAsia"/>
                <w:sz w:val="18"/>
                <w:szCs w:val="16"/>
              </w:rPr>
            </w:pPr>
            <w:r w:rsidRPr="00364593">
              <w:rPr>
                <w:rFonts w:hint="eastAsia"/>
                <w:sz w:val="18"/>
                <w:szCs w:val="16"/>
              </w:rPr>
              <w:t>工程、电气和电子</w:t>
            </w:r>
          </w:p>
        </w:tc>
        <w:tc>
          <w:tcPr>
            <w:tcW w:w="1304" w:type="dxa"/>
          </w:tcPr>
          <w:p w14:paraId="193E0E91" w14:textId="77777777" w:rsidR="008303EE" w:rsidRPr="00364593" w:rsidRDefault="008303EE" w:rsidP="008303EE">
            <w:pPr>
              <w:rPr>
                <w:rFonts w:hint="eastAsia"/>
                <w:sz w:val="18"/>
                <w:szCs w:val="16"/>
              </w:rPr>
            </w:pPr>
          </w:p>
        </w:tc>
        <w:tc>
          <w:tcPr>
            <w:tcW w:w="1356" w:type="dxa"/>
          </w:tcPr>
          <w:p w14:paraId="7CC193E2" w14:textId="3ED587D0" w:rsidR="008303EE" w:rsidRPr="00364593" w:rsidRDefault="008D22E0" w:rsidP="008303EE">
            <w:pPr>
              <w:rPr>
                <w:rFonts w:hint="eastAsia"/>
                <w:sz w:val="18"/>
                <w:szCs w:val="16"/>
              </w:rPr>
            </w:pPr>
            <w:r>
              <w:rPr>
                <w:rFonts w:hint="eastAsia"/>
                <w:sz w:val="18"/>
                <w:szCs w:val="16"/>
              </w:rPr>
              <w:t>329</w:t>
            </w:r>
          </w:p>
        </w:tc>
      </w:tr>
    </w:tbl>
    <w:p w14:paraId="3BE49CF1" w14:textId="3DCE3569" w:rsidR="00BB34D9" w:rsidRDefault="00BB34D9" w:rsidP="008A74D0"/>
    <w:p w14:paraId="2AE3DF87" w14:textId="3396CDC8" w:rsidR="00E421F4" w:rsidRDefault="00145393" w:rsidP="008A74D0">
      <w:pPr>
        <w:rPr>
          <w:rFonts w:hint="eastAsia"/>
        </w:rPr>
      </w:pPr>
      <w:r>
        <w:rPr>
          <w:rFonts w:hint="eastAsia"/>
        </w:rPr>
        <w:t>第一作者和</w:t>
      </w:r>
      <w:r w:rsidR="002A3EBB">
        <w:rPr>
          <w:rFonts w:hint="eastAsia"/>
        </w:rPr>
        <w:t>末位作者情况与之类似，不再赘述。</w:t>
      </w:r>
    </w:p>
    <w:p w14:paraId="652B7C11" w14:textId="77777777" w:rsidR="00D75C83" w:rsidRDefault="00D75C83" w:rsidP="00375422">
      <w:pPr>
        <w:rPr>
          <w:rFonts w:hint="eastAsia"/>
        </w:rPr>
      </w:pPr>
    </w:p>
    <w:p w14:paraId="4ACF9C94" w14:textId="4E71AD6C" w:rsidR="00B163CF" w:rsidRDefault="00B163CF" w:rsidP="00B163C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转向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w:t>
      </w:r>
      <w:r w:rsidR="00C65BBB">
        <w:rPr>
          <w:rFonts w:hint="eastAsia"/>
        </w:rPr>
        <w:lastRenderedPageBreak/>
        <w:t>是</w:t>
      </w:r>
      <w:r w:rsidR="00B20F88">
        <w:rPr>
          <w:rFonts w:hint="eastAsia"/>
        </w:rPr>
        <w:t>采用向量表示每个学科，计算学科转换的相似度。</w:t>
      </w:r>
    </w:p>
    <w:p w14:paraId="1EE81C8D" w14:textId="09C43A53" w:rsidR="003650A5" w:rsidRDefault="00F82085" w:rsidP="003650A5">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w:t>
      </w:r>
    </w:p>
    <w:p w14:paraId="2C1D7B94" w14:textId="1E405F6D" w:rsidR="006A17EA" w:rsidRPr="001640FA" w:rsidRDefault="008123A1" w:rsidP="000C31EB">
      <w:pPr>
        <w:ind w:firstLineChars="200" w:firstLine="480"/>
      </w:pPr>
      <w:r>
        <w:rPr>
          <w:rFonts w:hint="eastAsia"/>
        </w:rPr>
        <w:t>W</w:t>
      </w:r>
      <w:r>
        <w:t>oS</w:t>
      </w:r>
      <w:r w:rsidR="00B73C09">
        <w:rPr>
          <w:rFonts w:hint="eastAsia"/>
        </w:rPr>
        <w:t>是一个细粒度，较权威的分类框架。</w:t>
      </w:r>
      <w:r>
        <w:t>WoS</w:t>
      </w:r>
      <w:r w:rsidR="0030013C">
        <w:rPr>
          <w:rFonts w:hint="eastAsia"/>
        </w:rPr>
        <w:t>自身的</w:t>
      </w:r>
      <w:r w:rsidR="008E15F9">
        <w:rPr>
          <w:rFonts w:hint="eastAsia"/>
        </w:rPr>
        <w:t>学科分类不适宜直接</w:t>
      </w:r>
      <w:r w:rsidR="00697BBB">
        <w:rPr>
          <w:rFonts w:hint="eastAsia"/>
        </w:rPr>
        <w:t>做分</w:t>
      </w:r>
      <w:r w:rsidR="00855ABB">
        <w:rPr>
          <w:rFonts w:hint="eastAsia"/>
        </w:rPr>
        <w:t>类</w:t>
      </w:r>
      <w:r w:rsidR="00A455B1">
        <w:rPr>
          <w:rFonts w:hint="eastAsia"/>
        </w:rPr>
        <w:t>，</w:t>
      </w:r>
      <w:r w:rsidR="0045136B">
        <w:rPr>
          <w:rFonts w:hint="eastAsia"/>
        </w:rPr>
        <w:t>原因在于</w:t>
      </w:r>
      <w:r w:rsidR="00623D22">
        <w:rPr>
          <w:rFonts w:hint="eastAsia"/>
        </w:rPr>
        <w:t>大多数学者都会经历</w:t>
      </w:r>
      <w:r w:rsidR="00666805">
        <w:rPr>
          <w:rFonts w:hint="eastAsia"/>
        </w:rPr>
        <w:t>这样的跨越</w:t>
      </w:r>
      <w:r w:rsidR="00855ABB">
        <w:rPr>
          <w:rFonts w:hint="eastAsia"/>
        </w:rPr>
        <w:t>。</w:t>
      </w:r>
    </w:p>
    <w:p w14:paraId="6B660C22" w14:textId="6AFB9CCD" w:rsidR="00E924C7" w:rsidRDefault="00C653DF" w:rsidP="000C31EB">
      <w:pPr>
        <w:ind w:firstLineChars="200" w:firstLine="480"/>
      </w:pPr>
      <w:r w:rsidRPr="00C653DF">
        <w:rPr>
          <w:rFonts w:hint="eastAsia"/>
        </w:rPr>
        <w:t>因此我们观察</w:t>
      </w:r>
      <w:r w:rsidR="00560468">
        <w:rPr>
          <w:rFonts w:hint="eastAsia"/>
        </w:rPr>
        <w:t>两种情况，</w:t>
      </w:r>
      <w:r w:rsidR="00F53594">
        <w:rPr>
          <w:rFonts w:hint="eastAsia"/>
        </w:rPr>
        <w:t>1</w:t>
      </w:r>
      <w:r w:rsidR="00F53594">
        <w:rPr>
          <w:rFonts w:hint="eastAsia"/>
        </w:rPr>
        <w:t>是更大粒度的学科分类的情况下（例如</w:t>
      </w:r>
      <w:r w:rsidR="00F53594">
        <w:rPr>
          <w:rFonts w:hint="eastAsia"/>
        </w:rPr>
        <w:t>ESI20</w:t>
      </w:r>
      <w:r w:rsidR="00F53594">
        <w:rPr>
          <w:rFonts w:hint="eastAsia"/>
        </w:rPr>
        <w:t>个学科分类）</w:t>
      </w:r>
      <w:r w:rsidR="00235006">
        <w:rPr>
          <w:rFonts w:hint="eastAsia"/>
        </w:rPr>
        <w:t>2</w:t>
      </w:r>
      <w:r w:rsidR="00235006">
        <w:rPr>
          <w:rFonts w:hint="eastAsia"/>
        </w:rPr>
        <w:t>是计算学科间的差异性，差异性大于一定程度才算“转向”</w:t>
      </w:r>
      <w:r w:rsidR="00560468">
        <w:rPr>
          <w:rFonts w:hint="eastAsia"/>
        </w:rPr>
        <w:t>。</w:t>
      </w:r>
    </w:p>
    <w:p w14:paraId="51BB535E" w14:textId="3CB829AF" w:rsidR="00E364C3" w:rsidRDefault="00E364C3" w:rsidP="000C31EB">
      <w:pPr>
        <w:ind w:firstLineChars="200" w:firstLine="480"/>
        <w:rPr>
          <w:rFonts w:hint="eastAsia"/>
        </w:rPr>
      </w:pPr>
      <w:r>
        <w:rPr>
          <w:rFonts w:hint="eastAsia"/>
        </w:rPr>
        <w:t>大粒度我们参考</w:t>
      </w:r>
      <w:r w:rsidR="00F03DAD">
        <w:rPr>
          <w:rFonts w:hint="eastAsia"/>
        </w:rPr>
        <w:t>中科院</w:t>
      </w:r>
      <w:r w:rsidR="00F03DAD">
        <w:rPr>
          <w:rFonts w:hint="eastAsia"/>
        </w:rPr>
        <w:t>2022</w:t>
      </w:r>
      <w:r w:rsidR="00F03DAD">
        <w:rPr>
          <w:rFonts w:hint="eastAsia"/>
        </w:rPr>
        <w:t>年发布的大区小区划分</w:t>
      </w:r>
      <w:r w:rsidR="00775AC4">
        <w:rPr>
          <w:rFonts w:hint="eastAsia"/>
        </w:rPr>
        <w:t>（</w:t>
      </w:r>
      <w:r w:rsidR="00775AC4" w:rsidRPr="00775AC4">
        <w:t>https://www.yuque.com/scientometrics/fenqubiao_blog/yyyc3wdgtllqeoru</w:t>
      </w:r>
      <w:r w:rsidR="00775AC4">
        <w:rPr>
          <w:rFonts w:hint="eastAsia"/>
        </w:rPr>
        <w:t>）</w:t>
      </w:r>
      <w:r w:rsidR="00F03DAD">
        <w:rPr>
          <w:rFonts w:hint="eastAsia"/>
        </w:rPr>
        <w:t>，</w:t>
      </w:r>
      <w:r w:rsidR="00722766" w:rsidRPr="00722766">
        <w:rPr>
          <w:rFonts w:hint="eastAsia"/>
        </w:rPr>
        <w:t>期刊超越指数。</w:t>
      </w:r>
    </w:p>
    <w:p w14:paraId="6AA97747" w14:textId="77777777" w:rsidR="00BD3649" w:rsidRPr="00C653DF" w:rsidRDefault="00BD3649" w:rsidP="000C31EB">
      <w:pPr>
        <w:ind w:firstLineChars="200" w:firstLine="480"/>
      </w:pPr>
    </w:p>
    <w:p w14:paraId="0BE82A2F" w14:textId="362F5874" w:rsidR="00E27A9D" w:rsidRPr="00B04F9C" w:rsidRDefault="00AC7094" w:rsidP="008F38F9">
      <w:pPr>
        <w:pStyle w:val="1"/>
        <w:rPr>
          <w:rFonts w:ascii="Times New Roman" w:hAnsi="Times New Roman" w:cs="Times New Roman"/>
        </w:rPr>
      </w:pPr>
      <w:bookmarkStart w:id="40"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0"/>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 xml:space="preserve">Liu S, Chen H, Bu Y. Comparing different perspectives of characterizing interdisciplinarity of scientific publications: author vs. publication perspectives[C]//Proceedings of the 22nd ACM/IEEE Joint Conference on Digital </w:t>
      </w:r>
      <w:r>
        <w:lastRenderedPageBreak/>
        <w:t>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 xml:space="preserve">Pierce S J. Boundary crossing in research literatures as a means of interdisciplinary information transfer[J]. Journal of the American Society for Information Science, </w:t>
      </w:r>
      <w:r>
        <w:lastRenderedPageBreak/>
        <w:t>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xml:space="preserve">. Construction of the Literature Graph in Semantic Scholar[C]//Proceedings of the 2018 Conference of the North </w:t>
      </w:r>
      <w:r>
        <w:lastRenderedPageBreak/>
        <w:t>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lastRenderedPageBreak/>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 xml:space="preserve">Sulik J, Bahrami B, Deroy O. The diversity gap: when diversity matters for </w:t>
      </w:r>
      <w:r>
        <w:lastRenderedPageBreak/>
        <w:t>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 xml:space="preserve">Wang K, Shen Z, Huang C, et al. Microsoft Academic Graph: When experts are not </w:t>
      </w:r>
      <w:r>
        <w:lastRenderedPageBreak/>
        <w:t>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13F45C3E" w14:textId="77777777" w:rsidR="00C42D2E" w:rsidRDefault="00C42D2E">
      <w:pPr>
        <w:rPr>
          <w:rFonts w:cs="Times New Roman"/>
        </w:rPr>
      </w:pPr>
    </w:p>
    <w:sectPr w:rsidR="00C42D2E" w:rsidSect="00CF745B">
      <w:footerReference w:type="default" r:id="rId3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6"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7"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38" w:author="Xu Jiawei" w:date="2023-05-10T03:27:00Z" w:initials="XJ">
    <w:p w14:paraId="344CFACF" w14:textId="478953AF" w:rsidR="00335A84" w:rsidRDefault="00335A84">
      <w:pPr>
        <w:pStyle w:val="ae"/>
      </w:pPr>
      <w:r>
        <w:rPr>
          <w:rStyle w:val="ad"/>
        </w:rPr>
        <w:annotationRef/>
      </w:r>
      <w:r>
        <w:rPr>
          <w:rFonts w:hint="eastAsia"/>
        </w:rPr>
        <w:t>这里需要把</w:t>
      </w:r>
      <w:r>
        <w:rPr>
          <w:rFonts w:hint="eastAsia"/>
        </w:rPr>
        <w:t>$</w:t>
      </w:r>
      <w:r>
        <w:t>$</w:t>
      </w:r>
      <w:r>
        <w:rPr>
          <w:rFonts w:hint="eastAsia"/>
        </w:rPr>
        <w:t>变成单个会更好。</w:t>
      </w:r>
    </w:p>
  </w:comment>
  <w:comment w:id="39" w:author="Xu Jiawei" w:date="2023-05-11T23:53:00Z" w:initials="XJ">
    <w:p w14:paraId="4AE6AC54" w14:textId="73A9AFD1" w:rsidR="00023F90" w:rsidRDefault="00023F90">
      <w:pPr>
        <w:pStyle w:val="ae"/>
        <w:rPr>
          <w:rFonts w:hint="eastAsia"/>
        </w:rPr>
      </w:pPr>
      <w:r>
        <w:rPr>
          <w:rStyle w:val="ad"/>
        </w:rPr>
        <w:annotationRef/>
      </w:r>
      <w:r w:rsidR="00355017">
        <w:rPr>
          <w:rFonts w:hint="eastAsia"/>
        </w:rPr>
        <w:t>这里也许可以看每个学科</w:t>
      </w:r>
      <w:r w:rsidR="00261797">
        <w:rPr>
          <w:rFonts w:hint="eastAsia"/>
        </w:rPr>
        <w:t>的迁移情况</w:t>
      </w:r>
      <w:r w:rsidR="00C94922">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344CFACF" w15:done="0"/>
  <w15:commentEx w15:paraId="4AE6AC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58D95" w16cex:dateUtc="2023-05-09T19:27: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344CFACF" w16cid:durableId="28058D95"/>
  <w16cid:commentId w16cid:paraId="4AE6AC54"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3DDC3" w14:textId="77777777" w:rsidR="00033CF2" w:rsidRDefault="00033CF2" w:rsidP="00FF1F60">
      <w:r>
        <w:separator/>
      </w:r>
    </w:p>
  </w:endnote>
  <w:endnote w:type="continuationSeparator" w:id="0">
    <w:p w14:paraId="23A27790" w14:textId="77777777" w:rsidR="00033CF2" w:rsidRDefault="00033CF2"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CCEF3E" w14:textId="77777777" w:rsidR="00033CF2" w:rsidRDefault="00033CF2" w:rsidP="00FF1F60">
      <w:r>
        <w:separator/>
      </w:r>
    </w:p>
  </w:footnote>
  <w:footnote w:type="continuationSeparator" w:id="0">
    <w:p w14:paraId="6C233918" w14:textId="77777777" w:rsidR="00033CF2" w:rsidRDefault="00033CF2"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148"/>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6FF"/>
    <w:rsid w:val="00024E05"/>
    <w:rsid w:val="000255CC"/>
    <w:rsid w:val="00025C58"/>
    <w:rsid w:val="00025DD2"/>
    <w:rsid w:val="000262AA"/>
    <w:rsid w:val="000265F9"/>
    <w:rsid w:val="00026810"/>
    <w:rsid w:val="000268FE"/>
    <w:rsid w:val="00026A44"/>
    <w:rsid w:val="00026B42"/>
    <w:rsid w:val="00026D4D"/>
    <w:rsid w:val="00027149"/>
    <w:rsid w:val="0002728A"/>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CF2"/>
    <w:rsid w:val="00033D07"/>
    <w:rsid w:val="0003441C"/>
    <w:rsid w:val="00034780"/>
    <w:rsid w:val="000349F5"/>
    <w:rsid w:val="00035108"/>
    <w:rsid w:val="0003538B"/>
    <w:rsid w:val="000354A5"/>
    <w:rsid w:val="000357AD"/>
    <w:rsid w:val="00036DF3"/>
    <w:rsid w:val="000371F2"/>
    <w:rsid w:val="000373A9"/>
    <w:rsid w:val="000373C6"/>
    <w:rsid w:val="000375E8"/>
    <w:rsid w:val="0004024C"/>
    <w:rsid w:val="000407C7"/>
    <w:rsid w:val="000408BD"/>
    <w:rsid w:val="00040BA0"/>
    <w:rsid w:val="00040C58"/>
    <w:rsid w:val="00040E94"/>
    <w:rsid w:val="00041296"/>
    <w:rsid w:val="00041749"/>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ADF"/>
    <w:rsid w:val="00056EBC"/>
    <w:rsid w:val="00057121"/>
    <w:rsid w:val="000574B0"/>
    <w:rsid w:val="00057A66"/>
    <w:rsid w:val="00057FA3"/>
    <w:rsid w:val="000601EC"/>
    <w:rsid w:val="0006036B"/>
    <w:rsid w:val="00060765"/>
    <w:rsid w:val="000616D7"/>
    <w:rsid w:val="00061981"/>
    <w:rsid w:val="00062076"/>
    <w:rsid w:val="000620F0"/>
    <w:rsid w:val="000627E1"/>
    <w:rsid w:val="000628B4"/>
    <w:rsid w:val="00062A62"/>
    <w:rsid w:val="000632F8"/>
    <w:rsid w:val="00063697"/>
    <w:rsid w:val="00063D00"/>
    <w:rsid w:val="00063F79"/>
    <w:rsid w:val="0006471E"/>
    <w:rsid w:val="0006480F"/>
    <w:rsid w:val="0006576E"/>
    <w:rsid w:val="00065A67"/>
    <w:rsid w:val="000664F0"/>
    <w:rsid w:val="00066B2F"/>
    <w:rsid w:val="00066DC9"/>
    <w:rsid w:val="00066F75"/>
    <w:rsid w:val="000670A5"/>
    <w:rsid w:val="0006712A"/>
    <w:rsid w:val="000671D9"/>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6E1"/>
    <w:rsid w:val="00073766"/>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B98"/>
    <w:rsid w:val="0008607A"/>
    <w:rsid w:val="000862F7"/>
    <w:rsid w:val="0008713A"/>
    <w:rsid w:val="0008715A"/>
    <w:rsid w:val="0008738E"/>
    <w:rsid w:val="000873FD"/>
    <w:rsid w:val="00087F0E"/>
    <w:rsid w:val="000910A3"/>
    <w:rsid w:val="000912C9"/>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97C1E"/>
    <w:rsid w:val="000A0188"/>
    <w:rsid w:val="000A05D9"/>
    <w:rsid w:val="000A0786"/>
    <w:rsid w:val="000A0803"/>
    <w:rsid w:val="000A0F3A"/>
    <w:rsid w:val="000A166F"/>
    <w:rsid w:val="000A1F3D"/>
    <w:rsid w:val="000A2006"/>
    <w:rsid w:val="000A2B6C"/>
    <w:rsid w:val="000A2C7D"/>
    <w:rsid w:val="000A3016"/>
    <w:rsid w:val="000A3103"/>
    <w:rsid w:val="000A3A2A"/>
    <w:rsid w:val="000A3AFE"/>
    <w:rsid w:val="000A3B57"/>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D65"/>
    <w:rsid w:val="000D20C0"/>
    <w:rsid w:val="000D276B"/>
    <w:rsid w:val="000D2DE0"/>
    <w:rsid w:val="000D316C"/>
    <w:rsid w:val="000D35CA"/>
    <w:rsid w:val="000D3BE1"/>
    <w:rsid w:val="000D3CA7"/>
    <w:rsid w:val="000D4258"/>
    <w:rsid w:val="000D4C6E"/>
    <w:rsid w:val="000D50F6"/>
    <w:rsid w:val="000D536A"/>
    <w:rsid w:val="000D5FE0"/>
    <w:rsid w:val="000D621B"/>
    <w:rsid w:val="000D7167"/>
    <w:rsid w:val="000D716E"/>
    <w:rsid w:val="000D737D"/>
    <w:rsid w:val="000D78B6"/>
    <w:rsid w:val="000D7A1D"/>
    <w:rsid w:val="000D7E67"/>
    <w:rsid w:val="000D7E70"/>
    <w:rsid w:val="000E0160"/>
    <w:rsid w:val="000E068F"/>
    <w:rsid w:val="000E0EA8"/>
    <w:rsid w:val="000E0F4B"/>
    <w:rsid w:val="000E10D7"/>
    <w:rsid w:val="000E1356"/>
    <w:rsid w:val="000E196C"/>
    <w:rsid w:val="000E1AD3"/>
    <w:rsid w:val="000E1E74"/>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2F5"/>
    <w:rsid w:val="000E5BA2"/>
    <w:rsid w:val="000E691F"/>
    <w:rsid w:val="000E6B88"/>
    <w:rsid w:val="000E7229"/>
    <w:rsid w:val="000E75A5"/>
    <w:rsid w:val="000E75D8"/>
    <w:rsid w:val="000F03BA"/>
    <w:rsid w:val="000F0446"/>
    <w:rsid w:val="000F09A4"/>
    <w:rsid w:val="000F0B8D"/>
    <w:rsid w:val="000F0EC7"/>
    <w:rsid w:val="000F1390"/>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1002C2"/>
    <w:rsid w:val="00100445"/>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67E"/>
    <w:rsid w:val="00116BFD"/>
    <w:rsid w:val="00116E84"/>
    <w:rsid w:val="0011708B"/>
    <w:rsid w:val="001175CA"/>
    <w:rsid w:val="00117B3A"/>
    <w:rsid w:val="00117B47"/>
    <w:rsid w:val="001204E2"/>
    <w:rsid w:val="00120BD7"/>
    <w:rsid w:val="00120D5D"/>
    <w:rsid w:val="00120DD4"/>
    <w:rsid w:val="001214DB"/>
    <w:rsid w:val="00121E84"/>
    <w:rsid w:val="001222C6"/>
    <w:rsid w:val="00122C11"/>
    <w:rsid w:val="00123307"/>
    <w:rsid w:val="0012365D"/>
    <w:rsid w:val="001236C8"/>
    <w:rsid w:val="00123DDB"/>
    <w:rsid w:val="00124199"/>
    <w:rsid w:val="0012548A"/>
    <w:rsid w:val="00125584"/>
    <w:rsid w:val="0012662F"/>
    <w:rsid w:val="00127249"/>
    <w:rsid w:val="0012745D"/>
    <w:rsid w:val="00127689"/>
    <w:rsid w:val="00127924"/>
    <w:rsid w:val="001279C5"/>
    <w:rsid w:val="00127CBB"/>
    <w:rsid w:val="00127E7D"/>
    <w:rsid w:val="00130100"/>
    <w:rsid w:val="00130FE5"/>
    <w:rsid w:val="00131324"/>
    <w:rsid w:val="001326F9"/>
    <w:rsid w:val="0013275C"/>
    <w:rsid w:val="0013356A"/>
    <w:rsid w:val="0013398F"/>
    <w:rsid w:val="00133AD5"/>
    <w:rsid w:val="00133ADB"/>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FCA"/>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35"/>
    <w:rsid w:val="001571B8"/>
    <w:rsid w:val="001577A5"/>
    <w:rsid w:val="00157A5E"/>
    <w:rsid w:val="00157A84"/>
    <w:rsid w:val="00157AA3"/>
    <w:rsid w:val="00157D9E"/>
    <w:rsid w:val="00160B92"/>
    <w:rsid w:val="001612F4"/>
    <w:rsid w:val="0016156E"/>
    <w:rsid w:val="00161632"/>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567"/>
    <w:rsid w:val="00194767"/>
    <w:rsid w:val="00194A6E"/>
    <w:rsid w:val="00194C0E"/>
    <w:rsid w:val="00195018"/>
    <w:rsid w:val="001954CB"/>
    <w:rsid w:val="001958DE"/>
    <w:rsid w:val="00195F42"/>
    <w:rsid w:val="001962F9"/>
    <w:rsid w:val="00196EEF"/>
    <w:rsid w:val="00197000"/>
    <w:rsid w:val="001A079A"/>
    <w:rsid w:val="001A07FF"/>
    <w:rsid w:val="001A1AB8"/>
    <w:rsid w:val="001A202A"/>
    <w:rsid w:val="001A2107"/>
    <w:rsid w:val="001A2BAA"/>
    <w:rsid w:val="001A3464"/>
    <w:rsid w:val="001A39A0"/>
    <w:rsid w:val="001A3A7B"/>
    <w:rsid w:val="001A3B63"/>
    <w:rsid w:val="001A3E22"/>
    <w:rsid w:val="001A41C9"/>
    <w:rsid w:val="001A429B"/>
    <w:rsid w:val="001A441C"/>
    <w:rsid w:val="001A4575"/>
    <w:rsid w:val="001A4912"/>
    <w:rsid w:val="001A4A80"/>
    <w:rsid w:val="001A4E72"/>
    <w:rsid w:val="001A4F5D"/>
    <w:rsid w:val="001A5157"/>
    <w:rsid w:val="001A56D5"/>
    <w:rsid w:val="001A611E"/>
    <w:rsid w:val="001A62E6"/>
    <w:rsid w:val="001A64EA"/>
    <w:rsid w:val="001A686F"/>
    <w:rsid w:val="001A7018"/>
    <w:rsid w:val="001A7055"/>
    <w:rsid w:val="001A71BF"/>
    <w:rsid w:val="001A7A35"/>
    <w:rsid w:val="001B01E9"/>
    <w:rsid w:val="001B03BD"/>
    <w:rsid w:val="001B04D7"/>
    <w:rsid w:val="001B0550"/>
    <w:rsid w:val="001B0589"/>
    <w:rsid w:val="001B0643"/>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AE8"/>
    <w:rsid w:val="001C4C59"/>
    <w:rsid w:val="001C5AA3"/>
    <w:rsid w:val="001C67C8"/>
    <w:rsid w:val="001C6C03"/>
    <w:rsid w:val="001C6E87"/>
    <w:rsid w:val="001C6F2D"/>
    <w:rsid w:val="001C6F8E"/>
    <w:rsid w:val="001C74EA"/>
    <w:rsid w:val="001C7988"/>
    <w:rsid w:val="001C7A97"/>
    <w:rsid w:val="001C7E10"/>
    <w:rsid w:val="001C7E12"/>
    <w:rsid w:val="001D0848"/>
    <w:rsid w:val="001D0932"/>
    <w:rsid w:val="001D0BEA"/>
    <w:rsid w:val="001D0F43"/>
    <w:rsid w:val="001D1211"/>
    <w:rsid w:val="001D122B"/>
    <w:rsid w:val="001D13ED"/>
    <w:rsid w:val="001D2371"/>
    <w:rsid w:val="001D2416"/>
    <w:rsid w:val="001D2995"/>
    <w:rsid w:val="001D29D6"/>
    <w:rsid w:val="001D2BE6"/>
    <w:rsid w:val="001D2D97"/>
    <w:rsid w:val="001D348D"/>
    <w:rsid w:val="001D3497"/>
    <w:rsid w:val="001D3B96"/>
    <w:rsid w:val="001D3BDB"/>
    <w:rsid w:val="001D3C96"/>
    <w:rsid w:val="001D4638"/>
    <w:rsid w:val="001D4A19"/>
    <w:rsid w:val="001D4A91"/>
    <w:rsid w:val="001D58ED"/>
    <w:rsid w:val="001D61E9"/>
    <w:rsid w:val="001D6825"/>
    <w:rsid w:val="001D68D2"/>
    <w:rsid w:val="001D71AF"/>
    <w:rsid w:val="001D76F1"/>
    <w:rsid w:val="001D7A4A"/>
    <w:rsid w:val="001D7E7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521C"/>
    <w:rsid w:val="001E52FB"/>
    <w:rsid w:val="001E5ABE"/>
    <w:rsid w:val="001E5F13"/>
    <w:rsid w:val="001E6182"/>
    <w:rsid w:val="001E61C5"/>
    <w:rsid w:val="001E66EF"/>
    <w:rsid w:val="001E6AA9"/>
    <w:rsid w:val="001E73CC"/>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97B"/>
    <w:rsid w:val="00207B6E"/>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51AA"/>
    <w:rsid w:val="00215357"/>
    <w:rsid w:val="00215C44"/>
    <w:rsid w:val="00215E7F"/>
    <w:rsid w:val="00215F94"/>
    <w:rsid w:val="0021652F"/>
    <w:rsid w:val="002165E1"/>
    <w:rsid w:val="002165FA"/>
    <w:rsid w:val="00216F25"/>
    <w:rsid w:val="00217275"/>
    <w:rsid w:val="0021775F"/>
    <w:rsid w:val="00217C1C"/>
    <w:rsid w:val="00217C79"/>
    <w:rsid w:val="00217D29"/>
    <w:rsid w:val="00217DA9"/>
    <w:rsid w:val="00217E53"/>
    <w:rsid w:val="00220069"/>
    <w:rsid w:val="00220CA7"/>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86E"/>
    <w:rsid w:val="00230039"/>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216"/>
    <w:rsid w:val="002354C7"/>
    <w:rsid w:val="002355E6"/>
    <w:rsid w:val="00235615"/>
    <w:rsid w:val="00235B6D"/>
    <w:rsid w:val="00236618"/>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2CFF"/>
    <w:rsid w:val="00243FE1"/>
    <w:rsid w:val="002449F8"/>
    <w:rsid w:val="00245483"/>
    <w:rsid w:val="0024639A"/>
    <w:rsid w:val="00246595"/>
    <w:rsid w:val="00246C0D"/>
    <w:rsid w:val="00246E3A"/>
    <w:rsid w:val="00247235"/>
    <w:rsid w:val="00247BAA"/>
    <w:rsid w:val="00247CB5"/>
    <w:rsid w:val="00247FD0"/>
    <w:rsid w:val="002503F2"/>
    <w:rsid w:val="00250FF7"/>
    <w:rsid w:val="002512F7"/>
    <w:rsid w:val="00251871"/>
    <w:rsid w:val="00252140"/>
    <w:rsid w:val="002522F5"/>
    <w:rsid w:val="0025258B"/>
    <w:rsid w:val="00252E9C"/>
    <w:rsid w:val="00252ECC"/>
    <w:rsid w:val="00253152"/>
    <w:rsid w:val="0025373E"/>
    <w:rsid w:val="00253954"/>
    <w:rsid w:val="00254498"/>
    <w:rsid w:val="00254536"/>
    <w:rsid w:val="00254E1D"/>
    <w:rsid w:val="002551CC"/>
    <w:rsid w:val="0025622F"/>
    <w:rsid w:val="00256399"/>
    <w:rsid w:val="00257A8D"/>
    <w:rsid w:val="00257C61"/>
    <w:rsid w:val="00257E08"/>
    <w:rsid w:val="00257E4F"/>
    <w:rsid w:val="00260F8F"/>
    <w:rsid w:val="002610A3"/>
    <w:rsid w:val="002616C4"/>
    <w:rsid w:val="00261797"/>
    <w:rsid w:val="00261A5B"/>
    <w:rsid w:val="00261FED"/>
    <w:rsid w:val="00262149"/>
    <w:rsid w:val="00262830"/>
    <w:rsid w:val="00262A0B"/>
    <w:rsid w:val="00262D7E"/>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16D"/>
    <w:rsid w:val="00280653"/>
    <w:rsid w:val="0028069D"/>
    <w:rsid w:val="002807F7"/>
    <w:rsid w:val="0028095B"/>
    <w:rsid w:val="002812BA"/>
    <w:rsid w:val="00281308"/>
    <w:rsid w:val="0028195D"/>
    <w:rsid w:val="0028200B"/>
    <w:rsid w:val="002821FE"/>
    <w:rsid w:val="002826E6"/>
    <w:rsid w:val="00282EB4"/>
    <w:rsid w:val="00282EFB"/>
    <w:rsid w:val="0028378F"/>
    <w:rsid w:val="0028387F"/>
    <w:rsid w:val="00283FE8"/>
    <w:rsid w:val="00283FF7"/>
    <w:rsid w:val="002840DA"/>
    <w:rsid w:val="002847BF"/>
    <w:rsid w:val="00284AE3"/>
    <w:rsid w:val="00284D52"/>
    <w:rsid w:val="00284ECD"/>
    <w:rsid w:val="00284EE0"/>
    <w:rsid w:val="00285677"/>
    <w:rsid w:val="002859BB"/>
    <w:rsid w:val="00285E8B"/>
    <w:rsid w:val="00285FDB"/>
    <w:rsid w:val="002864AA"/>
    <w:rsid w:val="00286538"/>
    <w:rsid w:val="00286582"/>
    <w:rsid w:val="002878D5"/>
    <w:rsid w:val="002901CC"/>
    <w:rsid w:val="002903D0"/>
    <w:rsid w:val="002903E4"/>
    <w:rsid w:val="002907E8"/>
    <w:rsid w:val="00290872"/>
    <w:rsid w:val="002908F3"/>
    <w:rsid w:val="00290A61"/>
    <w:rsid w:val="00291584"/>
    <w:rsid w:val="0029161F"/>
    <w:rsid w:val="002918FD"/>
    <w:rsid w:val="00292207"/>
    <w:rsid w:val="002923B1"/>
    <w:rsid w:val="002924E9"/>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8F5"/>
    <w:rsid w:val="002B1B5F"/>
    <w:rsid w:val="002B1D55"/>
    <w:rsid w:val="002B2121"/>
    <w:rsid w:val="002B2C07"/>
    <w:rsid w:val="002B2EA9"/>
    <w:rsid w:val="002B324A"/>
    <w:rsid w:val="002B3BF4"/>
    <w:rsid w:val="002B4498"/>
    <w:rsid w:val="002B4951"/>
    <w:rsid w:val="002B4C81"/>
    <w:rsid w:val="002B518E"/>
    <w:rsid w:val="002B5955"/>
    <w:rsid w:val="002B5DD4"/>
    <w:rsid w:val="002B6807"/>
    <w:rsid w:val="002B6C01"/>
    <w:rsid w:val="002B7286"/>
    <w:rsid w:val="002C0380"/>
    <w:rsid w:val="002C0534"/>
    <w:rsid w:val="002C0F64"/>
    <w:rsid w:val="002C163D"/>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DDB"/>
    <w:rsid w:val="002C5749"/>
    <w:rsid w:val="002C5A5A"/>
    <w:rsid w:val="002C5C0A"/>
    <w:rsid w:val="002C5F96"/>
    <w:rsid w:val="002C6005"/>
    <w:rsid w:val="002C6904"/>
    <w:rsid w:val="002C6F1F"/>
    <w:rsid w:val="002C75D1"/>
    <w:rsid w:val="002C7737"/>
    <w:rsid w:val="002C7E41"/>
    <w:rsid w:val="002C7F14"/>
    <w:rsid w:val="002D03C7"/>
    <w:rsid w:val="002D03FF"/>
    <w:rsid w:val="002D103E"/>
    <w:rsid w:val="002D11B4"/>
    <w:rsid w:val="002D12DB"/>
    <w:rsid w:val="002D157E"/>
    <w:rsid w:val="002D15A8"/>
    <w:rsid w:val="002D2750"/>
    <w:rsid w:val="002D32D8"/>
    <w:rsid w:val="002D3AFC"/>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8D"/>
    <w:rsid w:val="002E684D"/>
    <w:rsid w:val="002E6A4F"/>
    <w:rsid w:val="002E6F6C"/>
    <w:rsid w:val="002E6FC5"/>
    <w:rsid w:val="002E767A"/>
    <w:rsid w:val="002E7697"/>
    <w:rsid w:val="002E76AC"/>
    <w:rsid w:val="002F0090"/>
    <w:rsid w:val="002F00E9"/>
    <w:rsid w:val="002F05DD"/>
    <w:rsid w:val="002F0AA1"/>
    <w:rsid w:val="002F0F52"/>
    <w:rsid w:val="002F122E"/>
    <w:rsid w:val="002F1372"/>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5E60"/>
    <w:rsid w:val="002F68ED"/>
    <w:rsid w:val="002F6D37"/>
    <w:rsid w:val="002F6F4E"/>
    <w:rsid w:val="002F6FA1"/>
    <w:rsid w:val="002F7A3E"/>
    <w:rsid w:val="002F7CF3"/>
    <w:rsid w:val="0030013C"/>
    <w:rsid w:val="003004CD"/>
    <w:rsid w:val="00301110"/>
    <w:rsid w:val="003015DD"/>
    <w:rsid w:val="003018B3"/>
    <w:rsid w:val="00301DC1"/>
    <w:rsid w:val="00301E61"/>
    <w:rsid w:val="0030212B"/>
    <w:rsid w:val="00302C74"/>
    <w:rsid w:val="00302F9E"/>
    <w:rsid w:val="00303172"/>
    <w:rsid w:val="003031DC"/>
    <w:rsid w:val="003039C9"/>
    <w:rsid w:val="003039D6"/>
    <w:rsid w:val="003040E2"/>
    <w:rsid w:val="00304506"/>
    <w:rsid w:val="0030458E"/>
    <w:rsid w:val="00304598"/>
    <w:rsid w:val="003055E0"/>
    <w:rsid w:val="00305935"/>
    <w:rsid w:val="00305F8D"/>
    <w:rsid w:val="003060FC"/>
    <w:rsid w:val="003067FE"/>
    <w:rsid w:val="00306C67"/>
    <w:rsid w:val="00306FD3"/>
    <w:rsid w:val="00307634"/>
    <w:rsid w:val="00307906"/>
    <w:rsid w:val="0030792D"/>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889"/>
    <w:rsid w:val="00314CFA"/>
    <w:rsid w:val="00314DB0"/>
    <w:rsid w:val="003153EE"/>
    <w:rsid w:val="00315511"/>
    <w:rsid w:val="00315800"/>
    <w:rsid w:val="00315BF6"/>
    <w:rsid w:val="00315D2A"/>
    <w:rsid w:val="00315DD3"/>
    <w:rsid w:val="0031685C"/>
    <w:rsid w:val="003168EA"/>
    <w:rsid w:val="0031767D"/>
    <w:rsid w:val="003176EA"/>
    <w:rsid w:val="00320134"/>
    <w:rsid w:val="003205CD"/>
    <w:rsid w:val="00321AC0"/>
    <w:rsid w:val="00321BBE"/>
    <w:rsid w:val="00321DDE"/>
    <w:rsid w:val="003221B7"/>
    <w:rsid w:val="003221DB"/>
    <w:rsid w:val="0032257E"/>
    <w:rsid w:val="0032259D"/>
    <w:rsid w:val="00322968"/>
    <w:rsid w:val="003240B2"/>
    <w:rsid w:val="003241C4"/>
    <w:rsid w:val="003243D4"/>
    <w:rsid w:val="0032462B"/>
    <w:rsid w:val="00324B1D"/>
    <w:rsid w:val="00324C82"/>
    <w:rsid w:val="00325033"/>
    <w:rsid w:val="00325347"/>
    <w:rsid w:val="003254AD"/>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5E1F"/>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A4"/>
    <w:rsid w:val="003547B1"/>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724F"/>
    <w:rsid w:val="00367604"/>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FB7"/>
    <w:rsid w:val="00377E4B"/>
    <w:rsid w:val="00377F5F"/>
    <w:rsid w:val="00380201"/>
    <w:rsid w:val="003808FA"/>
    <w:rsid w:val="0038114E"/>
    <w:rsid w:val="003812F2"/>
    <w:rsid w:val="003814EB"/>
    <w:rsid w:val="003817EF"/>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C30"/>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E85"/>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7D8"/>
    <w:rsid w:val="003E4827"/>
    <w:rsid w:val="003E4BD1"/>
    <w:rsid w:val="003E4DDA"/>
    <w:rsid w:val="003E507C"/>
    <w:rsid w:val="003E52D6"/>
    <w:rsid w:val="003E5A8B"/>
    <w:rsid w:val="003E656F"/>
    <w:rsid w:val="003E78EF"/>
    <w:rsid w:val="003E78F7"/>
    <w:rsid w:val="003E79F6"/>
    <w:rsid w:val="003F05B1"/>
    <w:rsid w:val="003F062F"/>
    <w:rsid w:val="003F078D"/>
    <w:rsid w:val="003F0A22"/>
    <w:rsid w:val="003F0AF1"/>
    <w:rsid w:val="003F0E64"/>
    <w:rsid w:val="003F1775"/>
    <w:rsid w:val="003F17D0"/>
    <w:rsid w:val="003F17F4"/>
    <w:rsid w:val="003F2F7A"/>
    <w:rsid w:val="003F48D2"/>
    <w:rsid w:val="003F4E6D"/>
    <w:rsid w:val="003F530D"/>
    <w:rsid w:val="003F532A"/>
    <w:rsid w:val="003F534A"/>
    <w:rsid w:val="003F568B"/>
    <w:rsid w:val="003F70F3"/>
    <w:rsid w:val="003F7183"/>
    <w:rsid w:val="003F7361"/>
    <w:rsid w:val="003F7460"/>
    <w:rsid w:val="003F74DC"/>
    <w:rsid w:val="003F75A6"/>
    <w:rsid w:val="003F77C5"/>
    <w:rsid w:val="003F7A6B"/>
    <w:rsid w:val="004008FB"/>
    <w:rsid w:val="00400E77"/>
    <w:rsid w:val="0040112C"/>
    <w:rsid w:val="00401EA8"/>
    <w:rsid w:val="004025F8"/>
    <w:rsid w:val="00403462"/>
    <w:rsid w:val="00403BF3"/>
    <w:rsid w:val="004042D3"/>
    <w:rsid w:val="00404FC0"/>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2D40"/>
    <w:rsid w:val="00413817"/>
    <w:rsid w:val="00413BA6"/>
    <w:rsid w:val="0041414E"/>
    <w:rsid w:val="004144B8"/>
    <w:rsid w:val="004147AD"/>
    <w:rsid w:val="00415B74"/>
    <w:rsid w:val="00416201"/>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435"/>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7FB"/>
    <w:rsid w:val="00437F26"/>
    <w:rsid w:val="00440346"/>
    <w:rsid w:val="004404A5"/>
    <w:rsid w:val="00440BBB"/>
    <w:rsid w:val="00440DD6"/>
    <w:rsid w:val="00440F90"/>
    <w:rsid w:val="004413DB"/>
    <w:rsid w:val="0044204C"/>
    <w:rsid w:val="0044234F"/>
    <w:rsid w:val="00442749"/>
    <w:rsid w:val="00442A6A"/>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36B"/>
    <w:rsid w:val="00451A96"/>
    <w:rsid w:val="00452140"/>
    <w:rsid w:val="004526F8"/>
    <w:rsid w:val="00452A66"/>
    <w:rsid w:val="00452E64"/>
    <w:rsid w:val="00453BDE"/>
    <w:rsid w:val="00454583"/>
    <w:rsid w:val="004549A0"/>
    <w:rsid w:val="0045510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9B5"/>
    <w:rsid w:val="00465B70"/>
    <w:rsid w:val="00465B87"/>
    <w:rsid w:val="00465EDE"/>
    <w:rsid w:val="00465FB8"/>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2314"/>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AC8"/>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168"/>
    <w:rsid w:val="00487316"/>
    <w:rsid w:val="0048754A"/>
    <w:rsid w:val="00487A06"/>
    <w:rsid w:val="0049024D"/>
    <w:rsid w:val="00490A68"/>
    <w:rsid w:val="00490C31"/>
    <w:rsid w:val="00490E10"/>
    <w:rsid w:val="00491196"/>
    <w:rsid w:val="00491440"/>
    <w:rsid w:val="0049219F"/>
    <w:rsid w:val="004921BB"/>
    <w:rsid w:val="004928D7"/>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1BD9"/>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4291"/>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C6"/>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4A2"/>
    <w:rsid w:val="004C26A7"/>
    <w:rsid w:val="004C289A"/>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6986"/>
    <w:rsid w:val="004C6E02"/>
    <w:rsid w:val="004C7200"/>
    <w:rsid w:val="004C7275"/>
    <w:rsid w:val="004C783A"/>
    <w:rsid w:val="004C7C4C"/>
    <w:rsid w:val="004C7ECA"/>
    <w:rsid w:val="004D01E1"/>
    <w:rsid w:val="004D0246"/>
    <w:rsid w:val="004D03FD"/>
    <w:rsid w:val="004D0872"/>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6C3"/>
    <w:rsid w:val="005207DB"/>
    <w:rsid w:val="00520834"/>
    <w:rsid w:val="0052145E"/>
    <w:rsid w:val="00521FF4"/>
    <w:rsid w:val="00522BE4"/>
    <w:rsid w:val="00522C27"/>
    <w:rsid w:val="005233F8"/>
    <w:rsid w:val="0052349F"/>
    <w:rsid w:val="00523DCA"/>
    <w:rsid w:val="00524DE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5A2"/>
    <w:rsid w:val="005617FF"/>
    <w:rsid w:val="005618BB"/>
    <w:rsid w:val="00561E4B"/>
    <w:rsid w:val="005621F0"/>
    <w:rsid w:val="0056296A"/>
    <w:rsid w:val="00563221"/>
    <w:rsid w:val="005634A1"/>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B41"/>
    <w:rsid w:val="005713DE"/>
    <w:rsid w:val="00571E44"/>
    <w:rsid w:val="005720BD"/>
    <w:rsid w:val="00572390"/>
    <w:rsid w:val="0057273B"/>
    <w:rsid w:val="00572D27"/>
    <w:rsid w:val="005730C7"/>
    <w:rsid w:val="0057399D"/>
    <w:rsid w:val="005739D5"/>
    <w:rsid w:val="00573B7F"/>
    <w:rsid w:val="00573EB1"/>
    <w:rsid w:val="00574115"/>
    <w:rsid w:val="00574178"/>
    <w:rsid w:val="00574956"/>
    <w:rsid w:val="00574C40"/>
    <w:rsid w:val="0057501C"/>
    <w:rsid w:val="0057503F"/>
    <w:rsid w:val="00575392"/>
    <w:rsid w:val="00575771"/>
    <w:rsid w:val="00575B14"/>
    <w:rsid w:val="00576136"/>
    <w:rsid w:val="005771AC"/>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D5B"/>
    <w:rsid w:val="00586E6F"/>
    <w:rsid w:val="005878F6"/>
    <w:rsid w:val="005879E3"/>
    <w:rsid w:val="00587ADD"/>
    <w:rsid w:val="00587EE7"/>
    <w:rsid w:val="0059040B"/>
    <w:rsid w:val="005904C9"/>
    <w:rsid w:val="00590624"/>
    <w:rsid w:val="00590A69"/>
    <w:rsid w:val="00590BF1"/>
    <w:rsid w:val="00591543"/>
    <w:rsid w:val="0059161F"/>
    <w:rsid w:val="005916C2"/>
    <w:rsid w:val="00591866"/>
    <w:rsid w:val="00591EEE"/>
    <w:rsid w:val="00592308"/>
    <w:rsid w:val="005924AB"/>
    <w:rsid w:val="00592C3E"/>
    <w:rsid w:val="00592E51"/>
    <w:rsid w:val="00593212"/>
    <w:rsid w:val="0059326F"/>
    <w:rsid w:val="005939EA"/>
    <w:rsid w:val="00593F40"/>
    <w:rsid w:val="00594500"/>
    <w:rsid w:val="0059473E"/>
    <w:rsid w:val="0059474E"/>
    <w:rsid w:val="00594980"/>
    <w:rsid w:val="00594EC8"/>
    <w:rsid w:val="0059517E"/>
    <w:rsid w:val="00595331"/>
    <w:rsid w:val="00595F3F"/>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6B0"/>
    <w:rsid w:val="005C4A3A"/>
    <w:rsid w:val="005C5035"/>
    <w:rsid w:val="005C5483"/>
    <w:rsid w:val="005C58FD"/>
    <w:rsid w:val="005C5D4E"/>
    <w:rsid w:val="005C6160"/>
    <w:rsid w:val="005C63E4"/>
    <w:rsid w:val="005C65DD"/>
    <w:rsid w:val="005C6802"/>
    <w:rsid w:val="005C6911"/>
    <w:rsid w:val="005C6B6F"/>
    <w:rsid w:val="005C7113"/>
    <w:rsid w:val="005C76D1"/>
    <w:rsid w:val="005C7990"/>
    <w:rsid w:val="005C7AA4"/>
    <w:rsid w:val="005D0113"/>
    <w:rsid w:val="005D0BB2"/>
    <w:rsid w:val="005D1488"/>
    <w:rsid w:val="005D149C"/>
    <w:rsid w:val="005D164F"/>
    <w:rsid w:val="005D1660"/>
    <w:rsid w:val="005D1860"/>
    <w:rsid w:val="005D18AC"/>
    <w:rsid w:val="005D19A3"/>
    <w:rsid w:val="005D19E6"/>
    <w:rsid w:val="005D1F50"/>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BD2"/>
    <w:rsid w:val="005D7D8C"/>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3318"/>
    <w:rsid w:val="005F33CB"/>
    <w:rsid w:val="005F3543"/>
    <w:rsid w:val="005F3D2C"/>
    <w:rsid w:val="005F4061"/>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CD2"/>
    <w:rsid w:val="00621E65"/>
    <w:rsid w:val="00622858"/>
    <w:rsid w:val="006228C1"/>
    <w:rsid w:val="006231AA"/>
    <w:rsid w:val="0062385B"/>
    <w:rsid w:val="0062389D"/>
    <w:rsid w:val="00623979"/>
    <w:rsid w:val="006239CD"/>
    <w:rsid w:val="00623D22"/>
    <w:rsid w:val="00624056"/>
    <w:rsid w:val="006240E4"/>
    <w:rsid w:val="006244EC"/>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2DD1"/>
    <w:rsid w:val="00633AD5"/>
    <w:rsid w:val="00634547"/>
    <w:rsid w:val="00634816"/>
    <w:rsid w:val="00634906"/>
    <w:rsid w:val="00634C3B"/>
    <w:rsid w:val="00634F72"/>
    <w:rsid w:val="006350F8"/>
    <w:rsid w:val="0063523D"/>
    <w:rsid w:val="006357A8"/>
    <w:rsid w:val="00635DCB"/>
    <w:rsid w:val="00635F9D"/>
    <w:rsid w:val="00636055"/>
    <w:rsid w:val="00636498"/>
    <w:rsid w:val="00636831"/>
    <w:rsid w:val="006369B8"/>
    <w:rsid w:val="006373CE"/>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03"/>
    <w:rsid w:val="006529AF"/>
    <w:rsid w:val="00652E97"/>
    <w:rsid w:val="00653194"/>
    <w:rsid w:val="00653732"/>
    <w:rsid w:val="006537DB"/>
    <w:rsid w:val="0065384F"/>
    <w:rsid w:val="00653A5B"/>
    <w:rsid w:val="00653AF0"/>
    <w:rsid w:val="00653BDF"/>
    <w:rsid w:val="00653F15"/>
    <w:rsid w:val="0065407F"/>
    <w:rsid w:val="0065416F"/>
    <w:rsid w:val="006541EC"/>
    <w:rsid w:val="0065466D"/>
    <w:rsid w:val="00654BDF"/>
    <w:rsid w:val="00654E15"/>
    <w:rsid w:val="00654F97"/>
    <w:rsid w:val="00655513"/>
    <w:rsid w:val="006555E8"/>
    <w:rsid w:val="006556BA"/>
    <w:rsid w:val="00655C14"/>
    <w:rsid w:val="00655FFB"/>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F04"/>
    <w:rsid w:val="0067654D"/>
    <w:rsid w:val="0067682E"/>
    <w:rsid w:val="00676ADF"/>
    <w:rsid w:val="00676DB3"/>
    <w:rsid w:val="006772B4"/>
    <w:rsid w:val="00677717"/>
    <w:rsid w:val="00677BD1"/>
    <w:rsid w:val="00677D5B"/>
    <w:rsid w:val="00677E81"/>
    <w:rsid w:val="00680062"/>
    <w:rsid w:val="006800AF"/>
    <w:rsid w:val="006803BE"/>
    <w:rsid w:val="006809E3"/>
    <w:rsid w:val="00680CA2"/>
    <w:rsid w:val="00680DD9"/>
    <w:rsid w:val="006812D5"/>
    <w:rsid w:val="00681419"/>
    <w:rsid w:val="006817C6"/>
    <w:rsid w:val="00682797"/>
    <w:rsid w:val="00683CAA"/>
    <w:rsid w:val="006849C9"/>
    <w:rsid w:val="00685064"/>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F0"/>
    <w:rsid w:val="00696D73"/>
    <w:rsid w:val="006970E0"/>
    <w:rsid w:val="00697B28"/>
    <w:rsid w:val="00697BBB"/>
    <w:rsid w:val="00697BDF"/>
    <w:rsid w:val="00697D1A"/>
    <w:rsid w:val="006A0163"/>
    <w:rsid w:val="006A0822"/>
    <w:rsid w:val="006A086A"/>
    <w:rsid w:val="006A1258"/>
    <w:rsid w:val="006A17EA"/>
    <w:rsid w:val="006A1830"/>
    <w:rsid w:val="006A1B4A"/>
    <w:rsid w:val="006A205D"/>
    <w:rsid w:val="006A220D"/>
    <w:rsid w:val="006A27D6"/>
    <w:rsid w:val="006A2FDF"/>
    <w:rsid w:val="006A32D5"/>
    <w:rsid w:val="006A363F"/>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141D"/>
    <w:rsid w:val="006B158A"/>
    <w:rsid w:val="006B2153"/>
    <w:rsid w:val="006B215D"/>
    <w:rsid w:val="006B2EDA"/>
    <w:rsid w:val="006B45C0"/>
    <w:rsid w:val="006B45DA"/>
    <w:rsid w:val="006B4A6D"/>
    <w:rsid w:val="006B5B26"/>
    <w:rsid w:val="006B5BEF"/>
    <w:rsid w:val="006B618B"/>
    <w:rsid w:val="006B638E"/>
    <w:rsid w:val="006B68FF"/>
    <w:rsid w:val="006B6C16"/>
    <w:rsid w:val="006B6EE7"/>
    <w:rsid w:val="006B7671"/>
    <w:rsid w:val="006B7A5E"/>
    <w:rsid w:val="006B7B64"/>
    <w:rsid w:val="006C011A"/>
    <w:rsid w:val="006C0766"/>
    <w:rsid w:val="006C0855"/>
    <w:rsid w:val="006C12C7"/>
    <w:rsid w:val="006C157C"/>
    <w:rsid w:val="006C1A1F"/>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DE9"/>
    <w:rsid w:val="006D329E"/>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36C"/>
    <w:rsid w:val="006E559E"/>
    <w:rsid w:val="006E574E"/>
    <w:rsid w:val="006E599E"/>
    <w:rsid w:val="006E5A8A"/>
    <w:rsid w:val="006E5AEE"/>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8E6"/>
    <w:rsid w:val="006F7D65"/>
    <w:rsid w:val="0070078A"/>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84F"/>
    <w:rsid w:val="00720FC6"/>
    <w:rsid w:val="00721877"/>
    <w:rsid w:val="007219BF"/>
    <w:rsid w:val="007223BE"/>
    <w:rsid w:val="007225AF"/>
    <w:rsid w:val="00722766"/>
    <w:rsid w:val="007227D7"/>
    <w:rsid w:val="007228CE"/>
    <w:rsid w:val="00723074"/>
    <w:rsid w:val="00723141"/>
    <w:rsid w:val="00723298"/>
    <w:rsid w:val="0072339D"/>
    <w:rsid w:val="00723460"/>
    <w:rsid w:val="0072427A"/>
    <w:rsid w:val="00724550"/>
    <w:rsid w:val="007245E7"/>
    <w:rsid w:val="007248CF"/>
    <w:rsid w:val="00725496"/>
    <w:rsid w:val="00725613"/>
    <w:rsid w:val="007256C3"/>
    <w:rsid w:val="00725B9E"/>
    <w:rsid w:val="00725CCB"/>
    <w:rsid w:val="007260EC"/>
    <w:rsid w:val="00726213"/>
    <w:rsid w:val="007262DA"/>
    <w:rsid w:val="00726BBF"/>
    <w:rsid w:val="00726D1D"/>
    <w:rsid w:val="00727189"/>
    <w:rsid w:val="00727248"/>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E6"/>
    <w:rsid w:val="00741A4C"/>
    <w:rsid w:val="00742492"/>
    <w:rsid w:val="00742851"/>
    <w:rsid w:val="0074289C"/>
    <w:rsid w:val="00744047"/>
    <w:rsid w:val="007443C4"/>
    <w:rsid w:val="00744BA7"/>
    <w:rsid w:val="00744F2A"/>
    <w:rsid w:val="00745192"/>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265F"/>
    <w:rsid w:val="00762AA5"/>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253"/>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349"/>
    <w:rsid w:val="007858C9"/>
    <w:rsid w:val="00785F7E"/>
    <w:rsid w:val="00786494"/>
    <w:rsid w:val="007867CD"/>
    <w:rsid w:val="00786859"/>
    <w:rsid w:val="00786E91"/>
    <w:rsid w:val="00786FB1"/>
    <w:rsid w:val="007873AA"/>
    <w:rsid w:val="00787616"/>
    <w:rsid w:val="007876CF"/>
    <w:rsid w:val="00787A38"/>
    <w:rsid w:val="00787EB8"/>
    <w:rsid w:val="007903C3"/>
    <w:rsid w:val="007904CD"/>
    <w:rsid w:val="0079096A"/>
    <w:rsid w:val="00790981"/>
    <w:rsid w:val="00791A46"/>
    <w:rsid w:val="00791DF7"/>
    <w:rsid w:val="00792DAA"/>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476"/>
    <w:rsid w:val="007A0E5C"/>
    <w:rsid w:val="007A0F8B"/>
    <w:rsid w:val="007A12B9"/>
    <w:rsid w:val="007A1954"/>
    <w:rsid w:val="007A2A08"/>
    <w:rsid w:val="007A2B26"/>
    <w:rsid w:val="007A2DAB"/>
    <w:rsid w:val="007A2F7A"/>
    <w:rsid w:val="007A3069"/>
    <w:rsid w:val="007A3439"/>
    <w:rsid w:val="007A35A5"/>
    <w:rsid w:val="007A35C4"/>
    <w:rsid w:val="007A3A80"/>
    <w:rsid w:val="007A3F45"/>
    <w:rsid w:val="007A46D5"/>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8EF"/>
    <w:rsid w:val="007B7D70"/>
    <w:rsid w:val="007B7FB6"/>
    <w:rsid w:val="007C0154"/>
    <w:rsid w:val="007C06D1"/>
    <w:rsid w:val="007C0B00"/>
    <w:rsid w:val="007C11B7"/>
    <w:rsid w:val="007C12A8"/>
    <w:rsid w:val="007C12CF"/>
    <w:rsid w:val="007C12FA"/>
    <w:rsid w:val="007C13DA"/>
    <w:rsid w:val="007C1B2A"/>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6034"/>
    <w:rsid w:val="007C60B6"/>
    <w:rsid w:val="007C6821"/>
    <w:rsid w:val="007C6E53"/>
    <w:rsid w:val="007C6E72"/>
    <w:rsid w:val="007C72CD"/>
    <w:rsid w:val="007C72D5"/>
    <w:rsid w:val="007C7A6E"/>
    <w:rsid w:val="007C7F97"/>
    <w:rsid w:val="007D060A"/>
    <w:rsid w:val="007D0C15"/>
    <w:rsid w:val="007D17DA"/>
    <w:rsid w:val="007D193F"/>
    <w:rsid w:val="007D1B68"/>
    <w:rsid w:val="007D2F73"/>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BEC"/>
    <w:rsid w:val="007E1D34"/>
    <w:rsid w:val="007E1EA9"/>
    <w:rsid w:val="007E29BF"/>
    <w:rsid w:val="007E46CA"/>
    <w:rsid w:val="007E4B54"/>
    <w:rsid w:val="007E4D63"/>
    <w:rsid w:val="007E4EEA"/>
    <w:rsid w:val="007E4FDD"/>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0CCB"/>
    <w:rsid w:val="00811173"/>
    <w:rsid w:val="0081138B"/>
    <w:rsid w:val="008114FB"/>
    <w:rsid w:val="00811549"/>
    <w:rsid w:val="0081206C"/>
    <w:rsid w:val="008122BB"/>
    <w:rsid w:val="008123A1"/>
    <w:rsid w:val="00812550"/>
    <w:rsid w:val="00812CF2"/>
    <w:rsid w:val="00812F2D"/>
    <w:rsid w:val="00812F9B"/>
    <w:rsid w:val="00813075"/>
    <w:rsid w:val="00813174"/>
    <w:rsid w:val="0081384F"/>
    <w:rsid w:val="00813D7B"/>
    <w:rsid w:val="00814B5F"/>
    <w:rsid w:val="00814BC7"/>
    <w:rsid w:val="0081689A"/>
    <w:rsid w:val="00816FAC"/>
    <w:rsid w:val="00817D9D"/>
    <w:rsid w:val="00820137"/>
    <w:rsid w:val="00821078"/>
    <w:rsid w:val="008213B8"/>
    <w:rsid w:val="0082168A"/>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097"/>
    <w:rsid w:val="008270EB"/>
    <w:rsid w:val="008271D3"/>
    <w:rsid w:val="0082778F"/>
    <w:rsid w:val="008277A2"/>
    <w:rsid w:val="008279DB"/>
    <w:rsid w:val="00827BEE"/>
    <w:rsid w:val="00827FFB"/>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A25"/>
    <w:rsid w:val="00840F52"/>
    <w:rsid w:val="0084128E"/>
    <w:rsid w:val="0084133B"/>
    <w:rsid w:val="0084141F"/>
    <w:rsid w:val="008416C8"/>
    <w:rsid w:val="00841A0D"/>
    <w:rsid w:val="00841A39"/>
    <w:rsid w:val="00841D0A"/>
    <w:rsid w:val="008420AB"/>
    <w:rsid w:val="008423ED"/>
    <w:rsid w:val="00842A98"/>
    <w:rsid w:val="00843CF0"/>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4EDD"/>
    <w:rsid w:val="00855ABB"/>
    <w:rsid w:val="00855E17"/>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7A"/>
    <w:rsid w:val="0086270E"/>
    <w:rsid w:val="0086297A"/>
    <w:rsid w:val="00862AC6"/>
    <w:rsid w:val="008632BF"/>
    <w:rsid w:val="00863427"/>
    <w:rsid w:val="0086446E"/>
    <w:rsid w:val="0086458E"/>
    <w:rsid w:val="008645CA"/>
    <w:rsid w:val="00864610"/>
    <w:rsid w:val="00864701"/>
    <w:rsid w:val="00864902"/>
    <w:rsid w:val="00864AD8"/>
    <w:rsid w:val="00865B89"/>
    <w:rsid w:val="00865DDF"/>
    <w:rsid w:val="00865FCD"/>
    <w:rsid w:val="0086615E"/>
    <w:rsid w:val="0086635B"/>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A22"/>
    <w:rsid w:val="008741F3"/>
    <w:rsid w:val="0087421A"/>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B5D"/>
    <w:rsid w:val="00897EA9"/>
    <w:rsid w:val="00897FB9"/>
    <w:rsid w:val="008A05EA"/>
    <w:rsid w:val="008A07C8"/>
    <w:rsid w:val="008A0E5A"/>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11AA"/>
    <w:rsid w:val="008C12D7"/>
    <w:rsid w:val="008C18D6"/>
    <w:rsid w:val="008C1E43"/>
    <w:rsid w:val="008C1E7B"/>
    <w:rsid w:val="008C264D"/>
    <w:rsid w:val="008C2817"/>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5F9"/>
    <w:rsid w:val="008E18D4"/>
    <w:rsid w:val="008E1DAF"/>
    <w:rsid w:val="008E1E82"/>
    <w:rsid w:val="008E267C"/>
    <w:rsid w:val="008E2AAF"/>
    <w:rsid w:val="008E2AD6"/>
    <w:rsid w:val="008E2BD0"/>
    <w:rsid w:val="008E2C53"/>
    <w:rsid w:val="008E3F0D"/>
    <w:rsid w:val="008E46F6"/>
    <w:rsid w:val="008E4714"/>
    <w:rsid w:val="008E4B46"/>
    <w:rsid w:val="008E4D47"/>
    <w:rsid w:val="008E54CF"/>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7CF"/>
    <w:rsid w:val="00901A22"/>
    <w:rsid w:val="00901ABB"/>
    <w:rsid w:val="00902BCA"/>
    <w:rsid w:val="00903007"/>
    <w:rsid w:val="009035BC"/>
    <w:rsid w:val="00903D31"/>
    <w:rsid w:val="00903ECE"/>
    <w:rsid w:val="00904407"/>
    <w:rsid w:val="00905244"/>
    <w:rsid w:val="00905AE9"/>
    <w:rsid w:val="00905FAD"/>
    <w:rsid w:val="00906351"/>
    <w:rsid w:val="0090653D"/>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5D"/>
    <w:rsid w:val="009257CD"/>
    <w:rsid w:val="00925B6E"/>
    <w:rsid w:val="00926136"/>
    <w:rsid w:val="009261C0"/>
    <w:rsid w:val="009262A1"/>
    <w:rsid w:val="009265E2"/>
    <w:rsid w:val="00926D79"/>
    <w:rsid w:val="00926E75"/>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33CF"/>
    <w:rsid w:val="009336FD"/>
    <w:rsid w:val="00934630"/>
    <w:rsid w:val="009350DB"/>
    <w:rsid w:val="009350E7"/>
    <w:rsid w:val="00935197"/>
    <w:rsid w:val="0093531F"/>
    <w:rsid w:val="009353D5"/>
    <w:rsid w:val="00935500"/>
    <w:rsid w:val="009363E2"/>
    <w:rsid w:val="00936799"/>
    <w:rsid w:val="009368AF"/>
    <w:rsid w:val="00936AA8"/>
    <w:rsid w:val="00936C8D"/>
    <w:rsid w:val="00936E67"/>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982"/>
    <w:rsid w:val="00963CBC"/>
    <w:rsid w:val="0096429E"/>
    <w:rsid w:val="00964353"/>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5197"/>
    <w:rsid w:val="00975587"/>
    <w:rsid w:val="00975622"/>
    <w:rsid w:val="00975D20"/>
    <w:rsid w:val="009760D9"/>
    <w:rsid w:val="0097628F"/>
    <w:rsid w:val="00976D7C"/>
    <w:rsid w:val="00977291"/>
    <w:rsid w:val="0097748C"/>
    <w:rsid w:val="0097799B"/>
    <w:rsid w:val="00977A62"/>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A3A"/>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458"/>
    <w:rsid w:val="009B2B75"/>
    <w:rsid w:val="009B2E8E"/>
    <w:rsid w:val="009B366D"/>
    <w:rsid w:val="009B376D"/>
    <w:rsid w:val="009B39F8"/>
    <w:rsid w:val="009B41C3"/>
    <w:rsid w:val="009B432A"/>
    <w:rsid w:val="009B44E2"/>
    <w:rsid w:val="009B44F2"/>
    <w:rsid w:val="009B4A59"/>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09C"/>
    <w:rsid w:val="009E1E12"/>
    <w:rsid w:val="009E2B09"/>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CA5"/>
    <w:rsid w:val="009E7D36"/>
    <w:rsid w:val="009F0065"/>
    <w:rsid w:val="009F0075"/>
    <w:rsid w:val="009F0085"/>
    <w:rsid w:val="009F0736"/>
    <w:rsid w:val="009F17E5"/>
    <w:rsid w:val="009F2901"/>
    <w:rsid w:val="009F2F1F"/>
    <w:rsid w:val="009F2F53"/>
    <w:rsid w:val="009F2FC5"/>
    <w:rsid w:val="009F303F"/>
    <w:rsid w:val="009F3287"/>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31DE"/>
    <w:rsid w:val="00A248CD"/>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939"/>
    <w:rsid w:val="00A41E82"/>
    <w:rsid w:val="00A42687"/>
    <w:rsid w:val="00A42A6D"/>
    <w:rsid w:val="00A434A3"/>
    <w:rsid w:val="00A44D61"/>
    <w:rsid w:val="00A4502F"/>
    <w:rsid w:val="00A45224"/>
    <w:rsid w:val="00A454C1"/>
    <w:rsid w:val="00A455B1"/>
    <w:rsid w:val="00A4583D"/>
    <w:rsid w:val="00A4598C"/>
    <w:rsid w:val="00A45C8C"/>
    <w:rsid w:val="00A45F0E"/>
    <w:rsid w:val="00A45FAA"/>
    <w:rsid w:val="00A463CB"/>
    <w:rsid w:val="00A4677A"/>
    <w:rsid w:val="00A46C5B"/>
    <w:rsid w:val="00A46EDE"/>
    <w:rsid w:val="00A47507"/>
    <w:rsid w:val="00A47D1E"/>
    <w:rsid w:val="00A5023F"/>
    <w:rsid w:val="00A503F5"/>
    <w:rsid w:val="00A50797"/>
    <w:rsid w:val="00A50C95"/>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5EC0"/>
    <w:rsid w:val="00A661BD"/>
    <w:rsid w:val="00A66221"/>
    <w:rsid w:val="00A679D5"/>
    <w:rsid w:val="00A704E4"/>
    <w:rsid w:val="00A70DE9"/>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092"/>
    <w:rsid w:val="00A84605"/>
    <w:rsid w:val="00A84813"/>
    <w:rsid w:val="00A84B0C"/>
    <w:rsid w:val="00A84E71"/>
    <w:rsid w:val="00A85608"/>
    <w:rsid w:val="00A85BF3"/>
    <w:rsid w:val="00A85D42"/>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2FC8"/>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B7FC9"/>
    <w:rsid w:val="00AC01D7"/>
    <w:rsid w:val="00AC0A19"/>
    <w:rsid w:val="00AC11F0"/>
    <w:rsid w:val="00AC1228"/>
    <w:rsid w:val="00AC1362"/>
    <w:rsid w:val="00AC15CF"/>
    <w:rsid w:val="00AC16D2"/>
    <w:rsid w:val="00AC1714"/>
    <w:rsid w:val="00AC18C4"/>
    <w:rsid w:val="00AC1A6E"/>
    <w:rsid w:val="00AC1F03"/>
    <w:rsid w:val="00AC27CC"/>
    <w:rsid w:val="00AC2A05"/>
    <w:rsid w:val="00AC3A8E"/>
    <w:rsid w:val="00AC40D5"/>
    <w:rsid w:val="00AC40E3"/>
    <w:rsid w:val="00AC42CB"/>
    <w:rsid w:val="00AC43C2"/>
    <w:rsid w:val="00AC44A8"/>
    <w:rsid w:val="00AC4508"/>
    <w:rsid w:val="00AC4764"/>
    <w:rsid w:val="00AC4BB4"/>
    <w:rsid w:val="00AC59D6"/>
    <w:rsid w:val="00AC5B6D"/>
    <w:rsid w:val="00AC5CD4"/>
    <w:rsid w:val="00AC5D23"/>
    <w:rsid w:val="00AC61BF"/>
    <w:rsid w:val="00AC656C"/>
    <w:rsid w:val="00AC69AF"/>
    <w:rsid w:val="00AC6F78"/>
    <w:rsid w:val="00AC7094"/>
    <w:rsid w:val="00AC70F7"/>
    <w:rsid w:val="00AC7346"/>
    <w:rsid w:val="00AC765E"/>
    <w:rsid w:val="00AC7BC6"/>
    <w:rsid w:val="00AC7BF3"/>
    <w:rsid w:val="00AC7E0A"/>
    <w:rsid w:val="00AD04E1"/>
    <w:rsid w:val="00AD0A5E"/>
    <w:rsid w:val="00AD0B2E"/>
    <w:rsid w:val="00AD0F0B"/>
    <w:rsid w:val="00AD176D"/>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39E"/>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B3F"/>
    <w:rsid w:val="00B10CDD"/>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641"/>
    <w:rsid w:val="00B17B0B"/>
    <w:rsid w:val="00B17BDE"/>
    <w:rsid w:val="00B17D95"/>
    <w:rsid w:val="00B17F13"/>
    <w:rsid w:val="00B20212"/>
    <w:rsid w:val="00B20CFA"/>
    <w:rsid w:val="00B20EC6"/>
    <w:rsid w:val="00B20F88"/>
    <w:rsid w:val="00B21233"/>
    <w:rsid w:val="00B21D1F"/>
    <w:rsid w:val="00B222F8"/>
    <w:rsid w:val="00B2238B"/>
    <w:rsid w:val="00B228D7"/>
    <w:rsid w:val="00B228E9"/>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82"/>
    <w:rsid w:val="00B42DA0"/>
    <w:rsid w:val="00B432CD"/>
    <w:rsid w:val="00B4357C"/>
    <w:rsid w:val="00B4372F"/>
    <w:rsid w:val="00B43965"/>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2C7A"/>
    <w:rsid w:val="00B52F12"/>
    <w:rsid w:val="00B52FB6"/>
    <w:rsid w:val="00B530BD"/>
    <w:rsid w:val="00B532E8"/>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D32"/>
    <w:rsid w:val="00B72F36"/>
    <w:rsid w:val="00B73B61"/>
    <w:rsid w:val="00B73C09"/>
    <w:rsid w:val="00B73D69"/>
    <w:rsid w:val="00B73FB2"/>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8B"/>
    <w:rsid w:val="00B830C2"/>
    <w:rsid w:val="00B83102"/>
    <w:rsid w:val="00B8318D"/>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4D9"/>
    <w:rsid w:val="00BB35F9"/>
    <w:rsid w:val="00BB3AEC"/>
    <w:rsid w:val="00BB3B2B"/>
    <w:rsid w:val="00BB47FC"/>
    <w:rsid w:val="00BB4D1C"/>
    <w:rsid w:val="00BB589D"/>
    <w:rsid w:val="00BB5EFC"/>
    <w:rsid w:val="00BB6013"/>
    <w:rsid w:val="00BB614C"/>
    <w:rsid w:val="00BB62D8"/>
    <w:rsid w:val="00BB6724"/>
    <w:rsid w:val="00BB6B1D"/>
    <w:rsid w:val="00BB7298"/>
    <w:rsid w:val="00BC0764"/>
    <w:rsid w:val="00BC0CE0"/>
    <w:rsid w:val="00BC1141"/>
    <w:rsid w:val="00BC11CE"/>
    <w:rsid w:val="00BC1749"/>
    <w:rsid w:val="00BC1B7A"/>
    <w:rsid w:val="00BC3957"/>
    <w:rsid w:val="00BC3B70"/>
    <w:rsid w:val="00BC3D67"/>
    <w:rsid w:val="00BC3F68"/>
    <w:rsid w:val="00BC47E6"/>
    <w:rsid w:val="00BC4B6F"/>
    <w:rsid w:val="00BC4E13"/>
    <w:rsid w:val="00BC4EAD"/>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136"/>
    <w:rsid w:val="00BF4414"/>
    <w:rsid w:val="00BF483D"/>
    <w:rsid w:val="00BF4B0A"/>
    <w:rsid w:val="00BF4CAA"/>
    <w:rsid w:val="00BF54D4"/>
    <w:rsid w:val="00BF5585"/>
    <w:rsid w:val="00BF5657"/>
    <w:rsid w:val="00BF5EA0"/>
    <w:rsid w:val="00BF6167"/>
    <w:rsid w:val="00BF6427"/>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A37"/>
    <w:rsid w:val="00C12D11"/>
    <w:rsid w:val="00C13070"/>
    <w:rsid w:val="00C13768"/>
    <w:rsid w:val="00C13C5F"/>
    <w:rsid w:val="00C1408B"/>
    <w:rsid w:val="00C14182"/>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B6E"/>
    <w:rsid w:val="00C23840"/>
    <w:rsid w:val="00C2385A"/>
    <w:rsid w:val="00C23E26"/>
    <w:rsid w:val="00C240DE"/>
    <w:rsid w:val="00C2421D"/>
    <w:rsid w:val="00C24560"/>
    <w:rsid w:val="00C252DB"/>
    <w:rsid w:val="00C259AF"/>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8C2"/>
    <w:rsid w:val="00C45E33"/>
    <w:rsid w:val="00C46135"/>
    <w:rsid w:val="00C46B94"/>
    <w:rsid w:val="00C46C05"/>
    <w:rsid w:val="00C46F4A"/>
    <w:rsid w:val="00C47058"/>
    <w:rsid w:val="00C478A6"/>
    <w:rsid w:val="00C47B47"/>
    <w:rsid w:val="00C47DE5"/>
    <w:rsid w:val="00C47EEA"/>
    <w:rsid w:val="00C47FB6"/>
    <w:rsid w:val="00C47FFB"/>
    <w:rsid w:val="00C5093E"/>
    <w:rsid w:val="00C50E50"/>
    <w:rsid w:val="00C5137A"/>
    <w:rsid w:val="00C51B66"/>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6AE"/>
    <w:rsid w:val="00C62A28"/>
    <w:rsid w:val="00C62B37"/>
    <w:rsid w:val="00C634A2"/>
    <w:rsid w:val="00C6366B"/>
    <w:rsid w:val="00C636E5"/>
    <w:rsid w:val="00C63C30"/>
    <w:rsid w:val="00C63C58"/>
    <w:rsid w:val="00C63DBE"/>
    <w:rsid w:val="00C643A1"/>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1D59"/>
    <w:rsid w:val="00C8235B"/>
    <w:rsid w:val="00C82928"/>
    <w:rsid w:val="00C83639"/>
    <w:rsid w:val="00C83968"/>
    <w:rsid w:val="00C83D83"/>
    <w:rsid w:val="00C83DC2"/>
    <w:rsid w:val="00C84127"/>
    <w:rsid w:val="00C843B1"/>
    <w:rsid w:val="00C84913"/>
    <w:rsid w:val="00C84C87"/>
    <w:rsid w:val="00C84EC7"/>
    <w:rsid w:val="00C851CA"/>
    <w:rsid w:val="00C851E2"/>
    <w:rsid w:val="00C855C8"/>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9D"/>
    <w:rsid w:val="00CC3CD5"/>
    <w:rsid w:val="00CC3F35"/>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6349"/>
    <w:rsid w:val="00CD64D6"/>
    <w:rsid w:val="00CD6565"/>
    <w:rsid w:val="00CD6C41"/>
    <w:rsid w:val="00CD7018"/>
    <w:rsid w:val="00CD7161"/>
    <w:rsid w:val="00CD717C"/>
    <w:rsid w:val="00CD71C1"/>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5133"/>
    <w:rsid w:val="00CE5223"/>
    <w:rsid w:val="00CE548D"/>
    <w:rsid w:val="00CE5796"/>
    <w:rsid w:val="00CE5E91"/>
    <w:rsid w:val="00CE6238"/>
    <w:rsid w:val="00CE63E1"/>
    <w:rsid w:val="00CE658E"/>
    <w:rsid w:val="00CE65D5"/>
    <w:rsid w:val="00CE6641"/>
    <w:rsid w:val="00CE6961"/>
    <w:rsid w:val="00CE6A54"/>
    <w:rsid w:val="00CE7C81"/>
    <w:rsid w:val="00CF031E"/>
    <w:rsid w:val="00CF050E"/>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B96"/>
    <w:rsid w:val="00D00E1C"/>
    <w:rsid w:val="00D00EE8"/>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362"/>
    <w:rsid w:val="00D058A5"/>
    <w:rsid w:val="00D05D9F"/>
    <w:rsid w:val="00D060DD"/>
    <w:rsid w:val="00D06213"/>
    <w:rsid w:val="00D06370"/>
    <w:rsid w:val="00D06A3E"/>
    <w:rsid w:val="00D075BA"/>
    <w:rsid w:val="00D075BF"/>
    <w:rsid w:val="00D07623"/>
    <w:rsid w:val="00D07F3C"/>
    <w:rsid w:val="00D07F61"/>
    <w:rsid w:val="00D07FDF"/>
    <w:rsid w:val="00D1016B"/>
    <w:rsid w:val="00D104C1"/>
    <w:rsid w:val="00D10585"/>
    <w:rsid w:val="00D105AD"/>
    <w:rsid w:val="00D10720"/>
    <w:rsid w:val="00D1088A"/>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E9E"/>
    <w:rsid w:val="00D2145D"/>
    <w:rsid w:val="00D214FF"/>
    <w:rsid w:val="00D215C1"/>
    <w:rsid w:val="00D21701"/>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B6"/>
    <w:rsid w:val="00D26083"/>
    <w:rsid w:val="00D261EB"/>
    <w:rsid w:val="00D264FC"/>
    <w:rsid w:val="00D26580"/>
    <w:rsid w:val="00D26884"/>
    <w:rsid w:val="00D26886"/>
    <w:rsid w:val="00D26B38"/>
    <w:rsid w:val="00D277E2"/>
    <w:rsid w:val="00D3034B"/>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113"/>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A86"/>
    <w:rsid w:val="00D53D8B"/>
    <w:rsid w:val="00D53EB6"/>
    <w:rsid w:val="00D5401E"/>
    <w:rsid w:val="00D54399"/>
    <w:rsid w:val="00D54401"/>
    <w:rsid w:val="00D54634"/>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B38"/>
    <w:rsid w:val="00D63D37"/>
    <w:rsid w:val="00D63D4E"/>
    <w:rsid w:val="00D64547"/>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B78"/>
    <w:rsid w:val="00D81DE0"/>
    <w:rsid w:val="00D8216E"/>
    <w:rsid w:val="00D82827"/>
    <w:rsid w:val="00D82AC7"/>
    <w:rsid w:val="00D82AD6"/>
    <w:rsid w:val="00D82B64"/>
    <w:rsid w:val="00D82EEC"/>
    <w:rsid w:val="00D83230"/>
    <w:rsid w:val="00D83A44"/>
    <w:rsid w:val="00D83BCC"/>
    <w:rsid w:val="00D83C1C"/>
    <w:rsid w:val="00D841A2"/>
    <w:rsid w:val="00D847C8"/>
    <w:rsid w:val="00D84D03"/>
    <w:rsid w:val="00D84E79"/>
    <w:rsid w:val="00D85E8D"/>
    <w:rsid w:val="00D86225"/>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208A"/>
    <w:rsid w:val="00DC220D"/>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D24"/>
    <w:rsid w:val="00DD4081"/>
    <w:rsid w:val="00DD449E"/>
    <w:rsid w:val="00DD473D"/>
    <w:rsid w:val="00DD4ABB"/>
    <w:rsid w:val="00DD4BC7"/>
    <w:rsid w:val="00DD52BF"/>
    <w:rsid w:val="00DD53B6"/>
    <w:rsid w:val="00DD5732"/>
    <w:rsid w:val="00DD5F86"/>
    <w:rsid w:val="00DD608A"/>
    <w:rsid w:val="00DD71F9"/>
    <w:rsid w:val="00DE0414"/>
    <w:rsid w:val="00DE055A"/>
    <w:rsid w:val="00DE05AB"/>
    <w:rsid w:val="00DE0B4C"/>
    <w:rsid w:val="00DE1153"/>
    <w:rsid w:val="00DE15FE"/>
    <w:rsid w:val="00DE163C"/>
    <w:rsid w:val="00DE16E6"/>
    <w:rsid w:val="00DE1750"/>
    <w:rsid w:val="00DE19D2"/>
    <w:rsid w:val="00DE1BCB"/>
    <w:rsid w:val="00DE1D30"/>
    <w:rsid w:val="00DE1F29"/>
    <w:rsid w:val="00DE2406"/>
    <w:rsid w:val="00DE2E7E"/>
    <w:rsid w:val="00DE3439"/>
    <w:rsid w:val="00DE369A"/>
    <w:rsid w:val="00DE3AF1"/>
    <w:rsid w:val="00DE3E95"/>
    <w:rsid w:val="00DE417E"/>
    <w:rsid w:val="00DE42A9"/>
    <w:rsid w:val="00DE47AD"/>
    <w:rsid w:val="00DE487F"/>
    <w:rsid w:val="00DE48F0"/>
    <w:rsid w:val="00DE4D08"/>
    <w:rsid w:val="00DE5810"/>
    <w:rsid w:val="00DE60EE"/>
    <w:rsid w:val="00DE6282"/>
    <w:rsid w:val="00DE63BD"/>
    <w:rsid w:val="00DE6535"/>
    <w:rsid w:val="00DE6E30"/>
    <w:rsid w:val="00DE7140"/>
    <w:rsid w:val="00DE728A"/>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A2E"/>
    <w:rsid w:val="00E33D4D"/>
    <w:rsid w:val="00E33F05"/>
    <w:rsid w:val="00E34B23"/>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104B"/>
    <w:rsid w:val="00E4120D"/>
    <w:rsid w:val="00E41736"/>
    <w:rsid w:val="00E417A3"/>
    <w:rsid w:val="00E41BF7"/>
    <w:rsid w:val="00E41C21"/>
    <w:rsid w:val="00E4203C"/>
    <w:rsid w:val="00E421F4"/>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7C5"/>
    <w:rsid w:val="00E52F0D"/>
    <w:rsid w:val="00E5355B"/>
    <w:rsid w:val="00E5372D"/>
    <w:rsid w:val="00E542E4"/>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67B53"/>
    <w:rsid w:val="00E7044F"/>
    <w:rsid w:val="00E709AA"/>
    <w:rsid w:val="00E71428"/>
    <w:rsid w:val="00E71464"/>
    <w:rsid w:val="00E7206D"/>
    <w:rsid w:val="00E72180"/>
    <w:rsid w:val="00E72ADA"/>
    <w:rsid w:val="00E7381C"/>
    <w:rsid w:val="00E73B62"/>
    <w:rsid w:val="00E74705"/>
    <w:rsid w:val="00E74C70"/>
    <w:rsid w:val="00E75283"/>
    <w:rsid w:val="00E752DD"/>
    <w:rsid w:val="00E7568E"/>
    <w:rsid w:val="00E758EB"/>
    <w:rsid w:val="00E7606F"/>
    <w:rsid w:val="00E76734"/>
    <w:rsid w:val="00E7679E"/>
    <w:rsid w:val="00E767D8"/>
    <w:rsid w:val="00E77959"/>
    <w:rsid w:val="00E77C0F"/>
    <w:rsid w:val="00E77FD6"/>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FDB"/>
    <w:rsid w:val="00E87673"/>
    <w:rsid w:val="00E902A4"/>
    <w:rsid w:val="00E90376"/>
    <w:rsid w:val="00E90AC1"/>
    <w:rsid w:val="00E9146A"/>
    <w:rsid w:val="00E91ABB"/>
    <w:rsid w:val="00E91E17"/>
    <w:rsid w:val="00E91F4C"/>
    <w:rsid w:val="00E924C7"/>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5CAF"/>
    <w:rsid w:val="00E9645E"/>
    <w:rsid w:val="00E96B9C"/>
    <w:rsid w:val="00E96FE6"/>
    <w:rsid w:val="00E9760F"/>
    <w:rsid w:val="00EA1221"/>
    <w:rsid w:val="00EA12AF"/>
    <w:rsid w:val="00EA16C4"/>
    <w:rsid w:val="00EA1F77"/>
    <w:rsid w:val="00EA24E3"/>
    <w:rsid w:val="00EA2A2C"/>
    <w:rsid w:val="00EA2BDD"/>
    <w:rsid w:val="00EA31AD"/>
    <w:rsid w:val="00EA31F5"/>
    <w:rsid w:val="00EA424C"/>
    <w:rsid w:val="00EA487F"/>
    <w:rsid w:val="00EA4988"/>
    <w:rsid w:val="00EA4F71"/>
    <w:rsid w:val="00EA536B"/>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1056"/>
    <w:rsid w:val="00EB1192"/>
    <w:rsid w:val="00EB1207"/>
    <w:rsid w:val="00EB125D"/>
    <w:rsid w:val="00EB12CA"/>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689"/>
    <w:rsid w:val="00EC0720"/>
    <w:rsid w:val="00EC08C6"/>
    <w:rsid w:val="00EC08D7"/>
    <w:rsid w:val="00EC09B6"/>
    <w:rsid w:val="00EC0EA6"/>
    <w:rsid w:val="00EC0F31"/>
    <w:rsid w:val="00EC1092"/>
    <w:rsid w:val="00EC1431"/>
    <w:rsid w:val="00EC160A"/>
    <w:rsid w:val="00EC1751"/>
    <w:rsid w:val="00EC223F"/>
    <w:rsid w:val="00EC28B6"/>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61ED"/>
    <w:rsid w:val="00ED6207"/>
    <w:rsid w:val="00ED6828"/>
    <w:rsid w:val="00ED6C17"/>
    <w:rsid w:val="00ED6DFA"/>
    <w:rsid w:val="00ED6FA3"/>
    <w:rsid w:val="00ED7344"/>
    <w:rsid w:val="00ED7827"/>
    <w:rsid w:val="00ED7ECC"/>
    <w:rsid w:val="00EE0342"/>
    <w:rsid w:val="00EE0444"/>
    <w:rsid w:val="00EE13F2"/>
    <w:rsid w:val="00EE172C"/>
    <w:rsid w:val="00EE1A43"/>
    <w:rsid w:val="00EE2979"/>
    <w:rsid w:val="00EE31A5"/>
    <w:rsid w:val="00EE31E2"/>
    <w:rsid w:val="00EE34E6"/>
    <w:rsid w:val="00EE3823"/>
    <w:rsid w:val="00EE3E49"/>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DAD"/>
    <w:rsid w:val="00F03EE7"/>
    <w:rsid w:val="00F040FA"/>
    <w:rsid w:val="00F04859"/>
    <w:rsid w:val="00F04924"/>
    <w:rsid w:val="00F049B3"/>
    <w:rsid w:val="00F04B7D"/>
    <w:rsid w:val="00F04BDE"/>
    <w:rsid w:val="00F05104"/>
    <w:rsid w:val="00F051C9"/>
    <w:rsid w:val="00F05366"/>
    <w:rsid w:val="00F05810"/>
    <w:rsid w:val="00F06447"/>
    <w:rsid w:val="00F0653F"/>
    <w:rsid w:val="00F065EE"/>
    <w:rsid w:val="00F0667A"/>
    <w:rsid w:val="00F06779"/>
    <w:rsid w:val="00F06EF0"/>
    <w:rsid w:val="00F074C6"/>
    <w:rsid w:val="00F07527"/>
    <w:rsid w:val="00F07B61"/>
    <w:rsid w:val="00F07C9B"/>
    <w:rsid w:val="00F100A8"/>
    <w:rsid w:val="00F10186"/>
    <w:rsid w:val="00F102D6"/>
    <w:rsid w:val="00F10C08"/>
    <w:rsid w:val="00F1120C"/>
    <w:rsid w:val="00F11853"/>
    <w:rsid w:val="00F11892"/>
    <w:rsid w:val="00F11A7C"/>
    <w:rsid w:val="00F11BDE"/>
    <w:rsid w:val="00F1294A"/>
    <w:rsid w:val="00F12A52"/>
    <w:rsid w:val="00F1315A"/>
    <w:rsid w:val="00F135BE"/>
    <w:rsid w:val="00F15033"/>
    <w:rsid w:val="00F15796"/>
    <w:rsid w:val="00F15EE0"/>
    <w:rsid w:val="00F16022"/>
    <w:rsid w:val="00F17342"/>
    <w:rsid w:val="00F174A1"/>
    <w:rsid w:val="00F174C9"/>
    <w:rsid w:val="00F1757B"/>
    <w:rsid w:val="00F17C56"/>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F41"/>
    <w:rsid w:val="00F270F4"/>
    <w:rsid w:val="00F27515"/>
    <w:rsid w:val="00F2760E"/>
    <w:rsid w:val="00F27696"/>
    <w:rsid w:val="00F278A2"/>
    <w:rsid w:val="00F27CAD"/>
    <w:rsid w:val="00F304C6"/>
    <w:rsid w:val="00F305F2"/>
    <w:rsid w:val="00F30626"/>
    <w:rsid w:val="00F30A1B"/>
    <w:rsid w:val="00F313F7"/>
    <w:rsid w:val="00F317D3"/>
    <w:rsid w:val="00F3228F"/>
    <w:rsid w:val="00F322CC"/>
    <w:rsid w:val="00F3264A"/>
    <w:rsid w:val="00F32ADF"/>
    <w:rsid w:val="00F32B22"/>
    <w:rsid w:val="00F331E4"/>
    <w:rsid w:val="00F335E0"/>
    <w:rsid w:val="00F33629"/>
    <w:rsid w:val="00F33BA1"/>
    <w:rsid w:val="00F33DED"/>
    <w:rsid w:val="00F34105"/>
    <w:rsid w:val="00F3479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9D"/>
    <w:rsid w:val="00F437DF"/>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8FE"/>
    <w:rsid w:val="00F52412"/>
    <w:rsid w:val="00F526C5"/>
    <w:rsid w:val="00F53594"/>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1DA"/>
    <w:rsid w:val="00F635B6"/>
    <w:rsid w:val="00F64ACF"/>
    <w:rsid w:val="00F64FFD"/>
    <w:rsid w:val="00F65498"/>
    <w:rsid w:val="00F65661"/>
    <w:rsid w:val="00F66329"/>
    <w:rsid w:val="00F6691B"/>
    <w:rsid w:val="00F66B17"/>
    <w:rsid w:val="00F66CD2"/>
    <w:rsid w:val="00F671D2"/>
    <w:rsid w:val="00F70E00"/>
    <w:rsid w:val="00F710D2"/>
    <w:rsid w:val="00F713F3"/>
    <w:rsid w:val="00F71491"/>
    <w:rsid w:val="00F71D7B"/>
    <w:rsid w:val="00F731E5"/>
    <w:rsid w:val="00F73349"/>
    <w:rsid w:val="00F73CD6"/>
    <w:rsid w:val="00F74394"/>
    <w:rsid w:val="00F74556"/>
    <w:rsid w:val="00F74957"/>
    <w:rsid w:val="00F74A64"/>
    <w:rsid w:val="00F751C2"/>
    <w:rsid w:val="00F759AD"/>
    <w:rsid w:val="00F75F56"/>
    <w:rsid w:val="00F762DD"/>
    <w:rsid w:val="00F766E0"/>
    <w:rsid w:val="00F76BA3"/>
    <w:rsid w:val="00F774DD"/>
    <w:rsid w:val="00F775C7"/>
    <w:rsid w:val="00F779CA"/>
    <w:rsid w:val="00F80126"/>
    <w:rsid w:val="00F80B66"/>
    <w:rsid w:val="00F80E0A"/>
    <w:rsid w:val="00F81A78"/>
    <w:rsid w:val="00F81C95"/>
    <w:rsid w:val="00F81D3E"/>
    <w:rsid w:val="00F82085"/>
    <w:rsid w:val="00F823B4"/>
    <w:rsid w:val="00F826AB"/>
    <w:rsid w:val="00F826FB"/>
    <w:rsid w:val="00F82CF1"/>
    <w:rsid w:val="00F8367F"/>
    <w:rsid w:val="00F8390E"/>
    <w:rsid w:val="00F83AFE"/>
    <w:rsid w:val="00F83D41"/>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8C3"/>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538B"/>
    <w:rsid w:val="00FB53F3"/>
    <w:rsid w:val="00FB53F6"/>
    <w:rsid w:val="00FB55C9"/>
    <w:rsid w:val="00FB5A59"/>
    <w:rsid w:val="00FB5D1E"/>
    <w:rsid w:val="00FB67F8"/>
    <w:rsid w:val="00FB6E66"/>
    <w:rsid w:val="00FB750E"/>
    <w:rsid w:val="00FB7726"/>
    <w:rsid w:val="00FB772D"/>
    <w:rsid w:val="00FB7D08"/>
    <w:rsid w:val="00FB7D75"/>
    <w:rsid w:val="00FC01CE"/>
    <w:rsid w:val="00FC0889"/>
    <w:rsid w:val="00FC0B11"/>
    <w:rsid w:val="00FC0C0C"/>
    <w:rsid w:val="00FC10F1"/>
    <w:rsid w:val="00FC119E"/>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69D"/>
    <w:rsid w:val="00FC7BBD"/>
    <w:rsid w:val="00FD0001"/>
    <w:rsid w:val="00FD0170"/>
    <w:rsid w:val="00FD0A07"/>
    <w:rsid w:val="00FD1395"/>
    <w:rsid w:val="00FD1557"/>
    <w:rsid w:val="00FD1725"/>
    <w:rsid w:val="00FD1729"/>
    <w:rsid w:val="00FD1E2B"/>
    <w:rsid w:val="00FD1ED4"/>
    <w:rsid w:val="00FD1FCF"/>
    <w:rsid w:val="00FD210D"/>
    <w:rsid w:val="00FD22A5"/>
    <w:rsid w:val="00FD2363"/>
    <w:rsid w:val="00FD292B"/>
    <w:rsid w:val="00FD2E45"/>
    <w:rsid w:val="00FD3266"/>
    <w:rsid w:val="00FD33C5"/>
    <w:rsid w:val="00FD3613"/>
    <w:rsid w:val="00FD3F57"/>
    <w:rsid w:val="00FD4109"/>
    <w:rsid w:val="00FD4A35"/>
    <w:rsid w:val="00FD4B00"/>
    <w:rsid w:val="00FD51B8"/>
    <w:rsid w:val="00FD548E"/>
    <w:rsid w:val="00FD5C34"/>
    <w:rsid w:val="00FD67AE"/>
    <w:rsid w:val="00FD6E8A"/>
    <w:rsid w:val="00FD7F65"/>
    <w:rsid w:val="00FE0052"/>
    <w:rsid w:val="00FE0211"/>
    <w:rsid w:val="00FE060E"/>
    <w:rsid w:val="00FE097C"/>
    <w:rsid w:val="00FE1023"/>
    <w:rsid w:val="00FE15FB"/>
    <w:rsid w:val="00FE2121"/>
    <w:rsid w:val="00FE233D"/>
    <w:rsid w:val="00FE2B4A"/>
    <w:rsid w:val="00FE3186"/>
    <w:rsid w:val="00FE32BB"/>
    <w:rsid w:val="00FE38DF"/>
    <w:rsid w:val="00FE3B03"/>
    <w:rsid w:val="00FE3BF7"/>
    <w:rsid w:val="00FE3F72"/>
    <w:rsid w:val="00FE4051"/>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694"/>
    <w:rsid w:val="00FE7B9B"/>
    <w:rsid w:val="00FF0271"/>
    <w:rsid w:val="00FF04D4"/>
    <w:rsid w:val="00FF086D"/>
    <w:rsid w:val="00FF0FD8"/>
    <w:rsid w:val="00FF1CCA"/>
    <w:rsid w:val="00FF1D6E"/>
    <w:rsid w:val="00FF1F60"/>
    <w:rsid w:val="00FF1FA2"/>
    <w:rsid w:val="00FF295B"/>
    <w:rsid w:val="00FF30D8"/>
    <w:rsid w:val="00FF3427"/>
    <w:rsid w:val="00FF35C5"/>
    <w:rsid w:val="00FF3B71"/>
    <w:rsid w:val="00FF4277"/>
    <w:rsid w:val="00FF5486"/>
    <w:rsid w:val="00FF57CA"/>
    <w:rsid w:val="00FF5902"/>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0</TotalTime>
  <Pages>51</Pages>
  <Words>38650</Words>
  <Characters>220307</Characters>
  <Application>Microsoft Office Word</Application>
  <DocSecurity>0</DocSecurity>
  <Lines>1835</Lines>
  <Paragraphs>516</Paragraphs>
  <ScaleCrop>false</ScaleCrop>
  <Company/>
  <LinksUpToDate>false</LinksUpToDate>
  <CharactersWithSpaces>258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5737</cp:revision>
  <dcterms:created xsi:type="dcterms:W3CDTF">2022-11-19T16:04:00Z</dcterms:created>
  <dcterms:modified xsi:type="dcterms:W3CDTF">2023-05-11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